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a3"/>
        <w:tblW w:w="928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94"/>
        <w:gridCol w:w="894"/>
        <w:gridCol w:w="616"/>
        <w:gridCol w:w="1316"/>
        <w:gridCol w:w="638"/>
        <w:gridCol w:w="861"/>
        <w:gridCol w:w="1079"/>
        <w:gridCol w:w="1815"/>
        <w:gridCol w:w="673"/>
      </w:tblGrid>
      <w:tr w:rsidR="0033645D" w:rsidRPr="0033645D" w14:paraId="4EF2AC91" w14:textId="77777777" w:rsidTr="001706B8">
        <w:trPr>
          <w:trHeight w:val="530"/>
        </w:trPr>
        <w:tc>
          <w:tcPr>
            <w:tcW w:w="1394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15BD75B3" w14:textId="77777777" w:rsidR="00596617" w:rsidRPr="0033645D" w:rsidRDefault="00596617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Polymorphism</w:t>
            </w:r>
          </w:p>
        </w:tc>
        <w:tc>
          <w:tcPr>
            <w:tcW w:w="894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2059002A" w14:textId="77777777" w:rsidR="00596617" w:rsidRPr="0033645D" w:rsidRDefault="00596617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Author</w:t>
            </w:r>
          </w:p>
        </w:tc>
        <w:tc>
          <w:tcPr>
            <w:tcW w:w="616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1167FE36" w14:textId="77777777" w:rsidR="00596617" w:rsidRPr="0033645D" w:rsidRDefault="00596617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Year</w:t>
            </w:r>
          </w:p>
        </w:tc>
        <w:tc>
          <w:tcPr>
            <w:tcW w:w="1316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5D9024DF" w14:textId="77777777" w:rsidR="00596617" w:rsidRPr="0033645D" w:rsidRDefault="00596617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population</w:t>
            </w:r>
          </w:p>
        </w:tc>
        <w:tc>
          <w:tcPr>
            <w:tcW w:w="149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DE3753F" w14:textId="77777777" w:rsidR="00596617" w:rsidRPr="0033645D" w:rsidRDefault="00596617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Sample size</w:t>
            </w:r>
          </w:p>
        </w:tc>
        <w:tc>
          <w:tcPr>
            <w:tcW w:w="1079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1A15E3DB" w14:textId="77777777" w:rsidR="00596617" w:rsidRPr="0033645D" w:rsidRDefault="00596617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MAF</w:t>
            </w: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(</w:t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%</w:t>
            </w: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)</w:t>
            </w:r>
          </w:p>
          <w:p w14:paraId="54D306AC" w14:textId="77777777" w:rsidR="00596617" w:rsidRPr="0033645D" w:rsidRDefault="00596617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(controls</w:t>
            </w: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)</w:t>
            </w:r>
          </w:p>
        </w:tc>
        <w:tc>
          <w:tcPr>
            <w:tcW w:w="1815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3EB3E494" w14:textId="77777777" w:rsidR="00596617" w:rsidRPr="0033645D" w:rsidRDefault="00596617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Influence on</w:t>
            </w:r>
          </w:p>
        </w:tc>
        <w:tc>
          <w:tcPr>
            <w:tcW w:w="673" w:type="dxa"/>
            <w:vMerge w:val="restart"/>
            <w:tcBorders>
              <w:top w:val="single" w:sz="4" w:space="0" w:color="auto"/>
              <w:left w:val="nil"/>
              <w:right w:val="nil"/>
            </w:tcBorders>
            <w:hideMark/>
          </w:tcPr>
          <w:p w14:paraId="1654D16B" w14:textId="77777777" w:rsidR="00596617" w:rsidRPr="0033645D" w:rsidRDefault="00596617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References</w:t>
            </w:r>
          </w:p>
        </w:tc>
      </w:tr>
      <w:tr w:rsidR="0033645D" w:rsidRPr="0033645D" w14:paraId="08443022" w14:textId="77777777" w:rsidTr="001706B8">
        <w:trPr>
          <w:trHeight w:val="530"/>
        </w:trPr>
        <w:tc>
          <w:tcPr>
            <w:tcW w:w="1394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4ED32771" w14:textId="77777777" w:rsidR="00596617" w:rsidRPr="0033645D" w:rsidRDefault="00596617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94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59D020E" w14:textId="77777777" w:rsidR="00596617" w:rsidRPr="0033645D" w:rsidRDefault="00596617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1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43648B0F" w14:textId="77777777" w:rsidR="00596617" w:rsidRPr="0033645D" w:rsidRDefault="00596617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16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03378C3B" w14:textId="77777777" w:rsidR="00596617" w:rsidRPr="0033645D" w:rsidRDefault="00596617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3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50B5561" w14:textId="77777777" w:rsidR="00596617" w:rsidRPr="0033645D" w:rsidRDefault="00596617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cases</w:t>
            </w:r>
          </w:p>
        </w:tc>
        <w:tc>
          <w:tcPr>
            <w:tcW w:w="8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ED72895" w14:textId="77777777" w:rsidR="00596617" w:rsidRPr="0033645D" w:rsidRDefault="00596617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controls</w:t>
            </w:r>
          </w:p>
        </w:tc>
        <w:tc>
          <w:tcPr>
            <w:tcW w:w="1079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3F3CAB65" w14:textId="77777777" w:rsidR="00596617" w:rsidRPr="0033645D" w:rsidRDefault="00596617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15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5881307" w14:textId="77777777" w:rsidR="00596617" w:rsidRPr="0033645D" w:rsidRDefault="00596617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73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204EC0B9" w14:textId="77777777" w:rsidR="00596617" w:rsidRPr="0033645D" w:rsidRDefault="00596617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3645D" w:rsidRPr="0033645D" w14:paraId="679FDC20" w14:textId="77777777" w:rsidTr="001706B8">
        <w:tc>
          <w:tcPr>
            <w:tcW w:w="139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AF7414C" w14:textId="77777777" w:rsidR="00596617" w:rsidRPr="0033645D" w:rsidRDefault="00596617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rs3853839</w:t>
            </w:r>
          </w:p>
          <w:p w14:paraId="3A90DC3F" w14:textId="77777777" w:rsidR="00596617" w:rsidRPr="0033645D" w:rsidRDefault="00596617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(</w:t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C/G)</w:t>
            </w:r>
          </w:p>
        </w:tc>
        <w:tc>
          <w:tcPr>
            <w:tcW w:w="89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25E3C58" w14:textId="77777777" w:rsidR="00596617" w:rsidRPr="0033645D" w:rsidRDefault="00596617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El-Bendary et al.</w:t>
            </w:r>
          </w:p>
        </w:tc>
        <w:tc>
          <w:tcPr>
            <w:tcW w:w="61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543DE58B" w14:textId="77777777" w:rsidR="00596617" w:rsidRPr="0033645D" w:rsidRDefault="00596617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2018</w:t>
            </w:r>
          </w:p>
        </w:tc>
        <w:tc>
          <w:tcPr>
            <w:tcW w:w="131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659BDCB6" w14:textId="77777777" w:rsidR="00596617" w:rsidRPr="0033645D" w:rsidRDefault="00596617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Egyptian</w:t>
            </w:r>
          </w:p>
        </w:tc>
        <w:tc>
          <w:tcPr>
            <w:tcW w:w="63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76F1C71" w14:textId="77777777" w:rsidR="00596617" w:rsidRPr="0033645D" w:rsidRDefault="00596617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1908</w:t>
            </w:r>
          </w:p>
        </w:tc>
        <w:tc>
          <w:tcPr>
            <w:tcW w:w="86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CA2EB39" w14:textId="77777777" w:rsidR="00596617" w:rsidRPr="0033645D" w:rsidRDefault="00596617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1460</w:t>
            </w:r>
          </w:p>
        </w:tc>
        <w:tc>
          <w:tcPr>
            <w:tcW w:w="107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126D12F" w14:textId="77777777" w:rsidR="00596617" w:rsidRPr="0033645D" w:rsidRDefault="00596617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815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933CC13" w14:textId="77777777" w:rsidR="00596617" w:rsidRPr="0033645D" w:rsidRDefault="00596617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Susceptibility to HCV infection</w:t>
            </w:r>
          </w:p>
        </w:tc>
        <w:tc>
          <w:tcPr>
            <w:tcW w:w="673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232899C5" w14:textId="77777777" w:rsidR="00596617" w:rsidRPr="0033645D" w:rsidRDefault="00596617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FbC1CZW5kYXJ5PC9BdXRob3I+PFllYXI+MjAxODwvWWVh
cj48UmVjTnVtPjQ5PC9SZWNOdW0+PERpc3BsYXlUZXh0PjxzdHlsZSBmYWNlPSJzdXBlcnNjcmlw
dCI+Wzc5LCAxMDNdPC9zdHlsZT48L0Rpc3BsYXlUZXh0PjxyZWNvcmQ+PHJlYy1udW1iZXI+NDk8
L3JlYy1udW1iZXI+PGZvcmVpZ24ta2V5cz48a2V5IGFwcD0iRU4iIGRiLWlkPSJhZnNmZXhyZTR3
MmVwZWVwNTlqeHg1ZXB6NXhwdHB2cHh2cjIiIHRpbWVzdGFtcD0iMTYyNTYyNjU4NSI+NDk8L2tl
eT48L2ZvcmVpZ24ta2V5cz48cmVmLXR5cGUgbmFtZT0iSm91cm5hbCBBcnRpY2xlIj4xNzwvcmVm
LXR5cGU+PGNvbnRyaWJ1dG9ycz48YXV0aG9ycz48YXV0aG9yPkVsLUJlbmRhcnksIE0uPC9hdXRo
b3I+PGF1dGhvcj5OZWFtYXRhbGxhaCwgTS48L2F1dGhvcj48YXV0aG9yPkVsYWxmeSwgSC48L2F1
dGhvcj48YXV0aG9yPkJlc2hlZXIsIFQuPC9hdXRob3I+PGF1dGhvcj5FbGtob2xpLCBBLjwvYXV0
aG9yPjxhdXRob3I+RWwtRGlhc3R5LCBNLjwvYXV0aG9yPjxhdXRob3I+RWxzYXJlZWYsIE0uPC9h
dXRob3I+PGF1dGhvcj5aYWhyYW4sIE0uPC9hdXRob3I+PGF1dGhvcj5FbC1BYXJhZywgQi48L2F1
dGhvcj48YXV0aG9yPkdvbWFhLCBBLjwvYXV0aG9yPjxhdXRob3I+RWxoYW1tYWR5LCBELjwvYXV0
aG9yPjxhdXRob3I+RWwtU2V0b3VoeSwgTS48L2F1dGhvcj48YXV0aG9yPkhlZ2F6eSwgQS48L2F1
dGhvcj48YXV0aG9yPkVzbWF0LCBHLjwvYXV0aG9yPjwvYXV0aG9ycz48L2NvbnRyaWJ1dG9ycz48
YXV0aC1hZGRyZXNzPmEgVHJvcGljYWwgTWVkaWNpbmUgYW5kIEhlcGF0b2xvZ3kgRGVwYXJ0bWVu
dCwgRmFjdWx0eSBPZiBNZWRpY2luZSAsIE1hbnNvdXJhIFVuaXZlcnNpdHkgLCBNYW5zb3VyYSAs
IEVneXB0LiYjeEQ7YiBNZWRpY2FsIEJpb2NoZW1pc3RyeSBEZXBhcnRtZW50LCBGYWN1bHR5IG9m
IE1lZGljaW5lICwgTWFuc291cmEgVW5pdmVyc2l0eSAsIE1hbnNvdXJhICwgRWd5cHQuJiN4RDtj
IEdhc3Ryb2VudGVyb2xvZ3kgRGVwYXJ0bWVudCAsIEhlYWx0aCBJbnN1cmFuY2UgSG9zcGl0YWwg
LCBNYW5zb3VyYSAsIEVneXB0LiYjeEQ7ZCBCaW9jaGVtaXN0cnkgRGl2aXNpb24sIENoZW1pc3Ry
eSBEZXBhcnRtZW50LCBGYWN1bHR5IG9mIFNjaWVuY2UgLCBNZW5vdWZpYSBVbml2ZXJzaXR5ICwg
U2hlYmluIEVsLUtvb20gLCBFZ3lwdC4mI3hEO2UgQ2hlbWlzdHJ5IERlcGFydG1lbnQsIEZhY3Vs
dHkgb2YgU2NpZW5jZSAsIE1lbm91ZmlhIFVuaXZlcnNpdHkgLCBTaGViaW4gRWwtS29vbSAsIEVn
eXB0LiYjeEQ7ZiBab29sb2d5IERlcGFydG1lbnQsIEZhY3VsdHkgb2YgU2NpZW5jZSAsIEFsYXpo
YXIgVW5pdmVyc2l0eSAsIENhaXJvICwgRWd5cHQuJiN4RDtnIERlcGFydG1lbnQgb2YgQ29tbXVu
aXR5LCBFbnZpcm9ubWVudGFsLCBhbmQgT2NjdXBhdGlvbmFsIE1lZGljaW5lLCBGYWN1bHR5IG9m
IE1lZGljaW5lICwgQWluLVNoYW1zIFVuaXZlcnNpdHksIENhaXJvLCBFZ3lwdDsgU3Vic3RhbmNl
IEFidXNlIFJlc2VhcmNoIENlbnRlciAoU0FSQyksIEphemFuIFVuaXZlcnNpdHkgLCBKYXphbiAs
IEtpbmdkb20gb2YgU2F1ZGkgQXJhYmlhLiYjeEQ7aCBJbnRlcm5hbCBNZWRpY2luZSBEZXBhcnRt
ZW50LCBGYWN1bHR5IG9mIE1lZGljaW5lICwgQWxhemhhciBVbml2ZXJzaXR5ICwgQ2Fpcm8gLCBF
Z3lwdC4mI3hEO2kgRW5kZW1pYyBNZWRpY2luZSBhbmQgRW5kZW1pYyBIZXBhdG9nYXN0cm9lbnRl
cm9sb2d5IERlcGFydG1lbnQsIEZhY3VsdHkgb2YgTWVkaWNpbmUgLCBDYWlybyBVbml2ZXJzaXR5
ICwgQ2Fpcm8gLCBFZ3lwdC48L2F1dGgtYWRkcmVzcz48dGl0bGVzPjx0aXRsZT5UaGUgYXNzb2Np
YXRpb24gb2Ygc2luZ2xlIG51Y2xlb3RpZGUgcG9seW1vcnBoaXNtcyBvZiBUb2xsLWxpa2UgcmVj
ZXB0b3IgMywgVG9sbC1saWtlIHJlY2VwdG9yIDcgYW5kIFRvbGwtbGlrZSByZWNlcHRvciA4IGdl
bmVzIHdpdGggdGhlIHN1c2NlcHRpYmlsaXR5IHRvIEhDViBpbmZlY3Rpb248L3RpdGxlPjxzZWNv
bmRhcnktdGl0bGU+QnIgSiBCaW9tZWQgU2NpPC9zZWNvbmRhcnktdGl0bGU+PC90aXRsZXM+PHBh
Z2VzPjE3NS0xODE8L3BhZ2VzPjx2b2x1bWU+NzU8L3ZvbHVtZT48bnVtYmVyPjQ8L251bWJlcj48
ZWRpdGlvbj4yMDE4LzA2LzI4PC9lZGl0aW9uPjxrZXl3b3Jkcz48a2V5d29yZD5BZHVsdDwva2V5
d29yZD48a2V5d29yZD5BbGxlbGVzPC9rZXl3b3JkPjxrZXl3b3JkPkZlbWFsZTwva2V5d29yZD48
a2V5d29yZD5HZW5ldGljIEFzc29jaWF0aW9uIFN0dWRpZXM8L2tleXdvcmQ+PGtleXdvcmQ+R2Vu
ZXRpYyBQcmVkaXNwb3NpdGlvbiB0byBEaXNlYXNlPC9rZXl3b3JkPjxrZXl3b3JkPkdlbm90eXBl
PC9rZXl3b3JkPjxrZXl3b3JkPkhlcGFjaXZpcnVzL2dlbmV0aWNzL3BhdGhvZ2VuaWNpdHk8L2tl
eXdvcmQ+PGtleXdvcmQ+SGVwYXRpdGlzIEMsIENocm9uaWMvKmdlbmV0aWNzL3BhdGhvbG9neS92
aXJvbG9neTwva2V5d29yZD48a2V5d29yZD5IdW1hbnM8L2tleXdvcmQ+PGtleXdvcmQ+TWFsZTwv
a2V5d29yZD48a2V5d29yZD5NaWRkbGUgQWdlZDwva2V5d29yZD48a2V5d29yZD5Qb2x5bW9ycGhp
c20sIFNpbmdsZSBOdWNsZW90aWRlL2dlbmV0aWNzPC9rZXl3b3JkPjxrZXl3b3JkPlJpc2sgRmFj
dG9yczwva2V5d29yZD48a2V5d29yZD5Ub2xsLUxpa2UgUmVjZXB0b3IgMy8qZ2VuZXRpY3M8L2tl
eXdvcmQ+PGtleXdvcmQ+VG9sbC1MaWtlIFJlY2VwdG9yIDcvKmdlbmV0aWNzPC9rZXl3b3JkPjxr
ZXl3b3JkPlRvbGwtTGlrZSBSZWNlcHRvciA4LypnZW5ldGljczwva2V5d29yZD48a2V5d29yZD5I
Y3Y8L2tleXdvcmQ+PGtleXdvcmQ+Z2VuZXRpYyBwb2x5bW9ycGhpc208L2tleXdvcmQ+PGtleXdv
cmQ+c2V4LWxpbmtlZCBUTFI8L2tleXdvcmQ+PGtleXdvcmQ+c3BvbnRhbmVvdXMgY2xlYXJhbmNl
PC9rZXl3b3JkPjwva2V5d29yZHM+PGRhdGVzPjx5ZWFyPjIwMTg8L3llYXI+PHB1Yi1kYXRlcz48
ZGF0ZT5PY3Q8L2RhdGU+PC9wdWItZGF0ZXM+PC9kYXRlcz48aXNibj4wOTY3LTQ4NDUgKFByaW50
KSYjeEQ7MDk2Ny00ODQ1IChMaW5raW5nKTwvaXNibj48YWNjZXNzaW9uLW51bT4yOTk0NzMwMjwv
YWNjZXNzaW9uLW51bT48dXJscz48cmVsYXRlZC11cmxzPjx1cmw+aHR0cHM6Ly93d3cubmNiaS5u
bG0ubmloLmdvdi9wdWJtZWQvMjk5NDczMDI8L3VybD48L3JlbGF0ZWQtdXJscz48L3VybHM+PGVs
ZWN0cm9uaWMtcmVzb3VyY2UtbnVtPjEwLjEwODAvMDk2NzQ4NDUuMjAxOC4xNDkyMTg2PC9lbGVj
dHJvbmljLXJlc291cmNlLW51bT48L3JlY29yZD48L0NpdGU+PENpdGU+PEF1dGhvcj5ZdWU8L0F1
dGhvcj48WWVhcj4yMDE0PC9ZZWFyPjxSZWNOdW0+Mzg8L1JlY051bT48cmVjb3JkPjxyZWMtbnVt
YmVyPjM4PC9yZWMtbnVtYmVyPjxmb3JlaWduLWtleXM+PGtleSBhcHA9IkVOIiBkYi1pZD0iYWZz
ZmV4cmU0dzJlcGVlcDU5anh4NWVwejV4cHRwdnB4dnIyIiB0aW1lc3RhbXA9IjE2MjU2MjY1MDYi
PjM4PC9rZXk+PC9mb3JlaWduLWtleXM+PHJlZi10eXBlIG5hbWU9IkpvdXJuYWwgQXJ0aWNsZSI+
MTc8L3JlZi10eXBlPjxjb250cmlidXRvcnM+PGF1dGhvcnM+PGF1dGhvcj5ZdWUsIE0uPC9hdXRo
b3I+PGF1dGhvcj5GZW5nLCBMLjwvYXV0aG9yPjxhdXRob3I+VGFuZywgUy4gRC48L2F1dGhvcj48
YXV0aG9yPldhbmcsIEouIEouPC9hdXRob3I+PGF1dGhvcj5YdWUsIFguIFguPC9hdXRob3I+PGF1
dGhvcj5EaW5nLCBXLiBMLjwvYXV0aG9yPjxhdXRob3I+WmhhbmcsIFkuPC9hdXRob3I+PGF1dGhv
cj5EZW5nLCBYLiBaLjwvYXV0aG9yPjwvYXV0aG9ycz48L2NvbnRyaWJ1dG9ycz48YXV0aC1hZGRy
ZXNzPkh1YWRvbmcgUmVzZWFyY2ggSW5zdGl0dXRlIGZvciBNZWRpY2luZSBhbmQgQmlvdGVjaG5p
Y3MsIE5vLiAyOTMgWmhvbmdzaGFuIEVhc3QgUm9hZCwgTmFuamluZyAyMTAwMDIsIEppYW5nc3Us
IENoaW5hOyBTY2hvb2wgb2YgTGlmZSBTY2llbmNlIGFuZCBUZWNobm9sb2d5LCBDaGluYSBQaGFy
bWFjZXV0aWNhbCBVbml2ZXJzaXR5LCBOby4gMjQgVG9uZ2ppYXhpYW5nLCBOYW5qaW5nIDIxMDAw
OSwgSmlhbmdzdSwgQ2hpbmEuJiN4RDtEZXBhcnRtZW50IG9mIEluZmVjdGlvbiBhbmQgSW1tdW5p
dHksIFlpeGluZyBQZW9wbGUmYXBvcztzIEhvc3BpdGFsLCBOby4gNzUgVG9uZ3poZW5ndWFuIFJv
YWQsIFlpeGluZyAyMTQyMDAsIEppYW5nc3UsIENoaW5hLiYjeEQ7SHVhZG9uZyBSZXNlYXJjaCBJ
bnN0aXR1dGUgZm9yIE1lZGljaW5lIGFuZCBCaW90ZWNobmljcywgTm8uIDI5MyBaaG9uZ3NoYW4g
RWFzdCBSb2FkLCBOYW5qaW5nIDIxMDAwMiwgSmlhbmdzdSwgQ2hpbmEuJiN4RDtEZXBhcnRtZW50
IG9mIENsaW5pY2FsIExhYm9yYXRvcnksIFlpeGluZyBQZW9wbGUmYXBvcztzIEhvc3BpdGFsLCBO
by4gNzUgVG9uZ3poZW5ndWFuIFJvYWQsIFlpeGluZyAyMTQyMDAsIEppYW5nc3UsIENoaW5hLiYj
eEQ7SHVhZG9uZyBSZXNlYXJjaCBJbnN0aXR1dGUgZm9yIE1lZGljaW5lIGFuZCBCaW90ZWNobmlj
cywgTm8uIDI5MyBaaG9uZ3NoYW4gRWFzdCBSb2FkLCBOYW5qaW5nIDIxMDAwMiwgSmlhbmdzdSwg
Q2hpbmEuIEVsZWN0cm9uaWMgYWRkcmVzczogemhhbmd5dW52aXBAMTI2LmNvbS4mI3hEO0h1YWRv
bmcgUmVzZWFyY2ggSW5zdGl0dXRlIGZvciBNZWRpY2luZSBhbmQgQmlvdGVjaG5pY3MsIE5vLiAy
OTMgWmhvbmdzaGFuIEVhc3QgUm9hZCwgTmFuamluZyAyMTAwMDIsIEppYW5nc3UsIENoaW5hLiBF
bGVjdHJvbmljIGFkZHJlc3M6IGRlbmd4aWFvemhhbzEwMDJAdmlwLnNpbmEuY29tLjwvYXV0aC1h
ZGRyZXNzPjx0aXRsZXM+PHRpdGxlPlNleC1zcGVjaWZpYyBhc3NvY2lhdGlvbiBiZXR3ZWVuIFgt
bGlua2VkIFRvbGwtbGlrZSByZWNlcHRvciA3IHdpdGggdGhlIG91dGNvbWVzIG9mIGhlcGF0aXRp
cyBDIHZpcnVzIGluZmVjdGlvbjwvdGl0bGU+PHNlY29uZGFyeS10aXRsZT5HZW5lPC9zZWNvbmRh
cnktdGl0bGU+PC90aXRsZXM+PHBhZ2VzPjI0NC01MDwvcGFnZXM+PHZvbHVtZT41NDg8L3ZvbHVt
ZT48bnVtYmVyPjI8L251bWJlcj48ZWRpdGlvbj4yMDE0LzA3LzE5PC9lZGl0aW9uPjxrZXl3b3Jk
cz48a2V5d29yZD5BbWlub3F1aW5vbGluZXMvcGhhcm1hY29sb2d5PC9rZXl3b3JkPjxrZXl3b3Jk
PkFzaWFuIENvbnRpbmVudGFsIEFuY2VzdHJ5IEdyb3VwL2dlbmV0aWNzPC9rZXl3b3JkPjxrZXl3
b3JkPkNlbGxzLCBDdWx0dXJlZDwva2V5d29yZD48a2V5d29yZD5DaHJvbW9zb21lcywgSHVtYW4s
IFg8L2tleXdvcmQ+PGtleXdvcmQ+RmVtYWxlPC9rZXl3b3JkPjxrZXl3b3JkPkdlbmUgRXhwcmVz
c2lvbiBQcm9maWxpbmc8L2tleXdvcmQ+PGtleXdvcmQ+R2VuZXMsIFgtTGlua2VkPC9rZXl3b3Jk
PjxrZXl3b3JkPkdlbmV0aWMgVmFyaWF0aW9uPC9rZXl3b3JkPjxrZXl3b3JkPkdlbm90eXBlPC9r
ZXl3b3JkPjxrZXl3b3JkPkhlcGFjaXZpcnVzLypnZW5ldGljczwva2V5d29yZD48a2V5d29yZD5I
ZXBhdGl0aXMgQy8qZ2VuZXRpY3MvcHJldmVudGlvbiAmYW1wOyBjb250cm9sLyp2aXJvbG9neTwv
a2V5d29yZD48a2V5d29yZD5IdW1hbnM8L2tleXdvcmQ+PGtleXdvcmQ+SW1pcXVpbW9kPC9rZXl3
b3JkPjxrZXl3b3JkPkludGVyZmVyb24gSW5kdWNlcnMvcGhhcm1hY29sb2d5PC9rZXl3b3JkPjxr
ZXl3b3JkPkludGVyZmVyb24tYWxwaGEvbWV0YWJvbGlzbTwva2V5d29yZD48a2V5d29yZD5JbnRl
cmxldWtpbi02L21ldGFib2xpc208L2tleXdvcmQ+PGtleXdvcmQ+TGlua2FnZSBEaXNlcXVpbGli
cml1bTwva2V5d29yZD48a2V5d29yZD5NYWxlPC9rZXl3b3JkPjxrZXl3b3JkPk1pZGRsZSBBZ2Vk
PC9rZXl3b3JkPjxrZXl3b3JkPlBvbHltb3JwaGlzbSwgU2luZ2xlIE51Y2xlb3RpZGU8L2tleXdv
cmQ+PGtleXdvcmQ+U2V4IEZhY3RvcnM8L2tleXdvcmQ+PGtleXdvcmQ+VG9sbC1MaWtlIFJlY2Vw
dG9yIDcvYWdvbmlzdHMvKmdlbmV0aWNzLyptZXRhYm9saXNtPC9rZXl3b3JkPjxrZXl3b3JkPkN5
dG9raW5lPC9rZXl3b3JkPjxrZXl3b3JkPkVzdHJvZ2VuIHJlY2VwdG9yPC9rZXl3b3JkPjxrZXl3
b3JkPkhlcGF0aXRpcyBDIHZpcnVzPC9rZXl3b3JkPjxrZXl3b3JkPlBlcnNpc3RlbmNlPC9rZXl3
b3JkPjxrZXl3b3JkPlBvbHltb3JwaGlzbTwva2V5d29yZD48a2V5d29yZD5Ub2xsLWxpa2UgcmVj
ZXB0b3IgNzwva2V5d29yZD48L2tleXdvcmRzPjxkYXRlcz48eWVhcj4yMDE0PC95ZWFyPjxwdWIt
ZGF0ZXM+PGRhdGU+U2VwIDE1PC9kYXRlPjwvcHViLWRhdGVzPjwvZGF0ZXM+PGlzYm4+MTg3OS0w
MDM4IChFbGVjdHJvbmljKSYjeEQ7MDM3OC0xMTE5IChMaW5raW5nKTwvaXNibj48YWNjZXNzaW9u
LW51bT4yNTAzNDY2MDwvYWNjZXNzaW9uLW51bT48dXJscz48cmVsYXRlZC11cmxzPjx1cmw+aHR0
cHM6Ly93d3cubmNiaS5ubG0ubmloLmdvdi9wdWJtZWQvMjUwMzQ2NjA8L3VybD48L3JlbGF0ZWQt
dXJscz48L3VybHM+PGVsZWN0cm9uaWMtcmVzb3VyY2UtbnVtPjEwLjEwMTYvai5nZW5lLjIwMTQu
MDcuMDQwPC9lbGVjdHJvbmljLXJlc291cmNlLW51bT48L3JlY29yZD48L0NpdGU+PC9FbmROb3Rl
PgB=
</w:fldData>
              </w:fldChar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FbC1CZW5kYXJ5PC9BdXRob3I+PFllYXI+MjAxODwvWWVh
cj48UmVjTnVtPjQ5PC9SZWNOdW0+PERpc3BsYXlUZXh0PjxzdHlsZSBmYWNlPSJzdXBlcnNjcmlw
dCI+Wzc5LCAxMDNdPC9zdHlsZT48L0Rpc3BsYXlUZXh0PjxyZWNvcmQ+PHJlYy1udW1iZXI+NDk8
L3JlYy1udW1iZXI+PGZvcmVpZ24ta2V5cz48a2V5IGFwcD0iRU4iIGRiLWlkPSJhZnNmZXhyZTR3
MmVwZWVwNTlqeHg1ZXB6NXhwdHB2cHh2cjIiIHRpbWVzdGFtcD0iMTYyNTYyNjU4NSI+NDk8L2tl
eT48L2ZvcmVpZ24ta2V5cz48cmVmLXR5cGUgbmFtZT0iSm91cm5hbCBBcnRpY2xlIj4xNzwvcmVm
LXR5cGU+PGNvbnRyaWJ1dG9ycz48YXV0aG9ycz48YXV0aG9yPkVsLUJlbmRhcnksIE0uPC9hdXRo
b3I+PGF1dGhvcj5OZWFtYXRhbGxhaCwgTS48L2F1dGhvcj48YXV0aG9yPkVsYWxmeSwgSC48L2F1
dGhvcj48YXV0aG9yPkJlc2hlZXIsIFQuPC9hdXRob3I+PGF1dGhvcj5FbGtob2xpLCBBLjwvYXV0
aG9yPjxhdXRob3I+RWwtRGlhc3R5LCBNLjwvYXV0aG9yPjxhdXRob3I+RWxzYXJlZWYsIE0uPC9h
dXRob3I+PGF1dGhvcj5aYWhyYW4sIE0uPC9hdXRob3I+PGF1dGhvcj5FbC1BYXJhZywgQi48L2F1
dGhvcj48YXV0aG9yPkdvbWFhLCBBLjwvYXV0aG9yPjxhdXRob3I+RWxoYW1tYWR5LCBELjwvYXV0
aG9yPjxhdXRob3I+RWwtU2V0b3VoeSwgTS48L2F1dGhvcj48YXV0aG9yPkhlZ2F6eSwgQS48L2F1
dGhvcj48YXV0aG9yPkVzbWF0LCBHLjwvYXV0aG9yPjwvYXV0aG9ycz48L2NvbnRyaWJ1dG9ycz48
YXV0aC1hZGRyZXNzPmEgVHJvcGljYWwgTWVkaWNpbmUgYW5kIEhlcGF0b2xvZ3kgRGVwYXJ0bWVu
dCwgRmFjdWx0eSBPZiBNZWRpY2luZSAsIE1hbnNvdXJhIFVuaXZlcnNpdHkgLCBNYW5zb3VyYSAs
IEVneXB0LiYjeEQ7YiBNZWRpY2FsIEJpb2NoZW1pc3RyeSBEZXBhcnRtZW50LCBGYWN1bHR5IG9m
IE1lZGljaW5lICwgTWFuc291cmEgVW5pdmVyc2l0eSAsIE1hbnNvdXJhICwgRWd5cHQuJiN4RDtj
IEdhc3Ryb2VudGVyb2xvZ3kgRGVwYXJ0bWVudCAsIEhlYWx0aCBJbnN1cmFuY2UgSG9zcGl0YWwg
LCBNYW5zb3VyYSAsIEVneXB0LiYjeEQ7ZCBCaW9jaGVtaXN0cnkgRGl2aXNpb24sIENoZW1pc3Ry
eSBEZXBhcnRtZW50LCBGYWN1bHR5IG9mIFNjaWVuY2UgLCBNZW5vdWZpYSBVbml2ZXJzaXR5ICwg
U2hlYmluIEVsLUtvb20gLCBFZ3lwdC4mI3hEO2UgQ2hlbWlzdHJ5IERlcGFydG1lbnQsIEZhY3Vs
dHkgb2YgU2NpZW5jZSAsIE1lbm91ZmlhIFVuaXZlcnNpdHkgLCBTaGViaW4gRWwtS29vbSAsIEVn
eXB0LiYjeEQ7ZiBab29sb2d5IERlcGFydG1lbnQsIEZhY3VsdHkgb2YgU2NpZW5jZSAsIEFsYXpo
YXIgVW5pdmVyc2l0eSAsIENhaXJvICwgRWd5cHQuJiN4RDtnIERlcGFydG1lbnQgb2YgQ29tbXVu
aXR5LCBFbnZpcm9ubWVudGFsLCBhbmQgT2NjdXBhdGlvbmFsIE1lZGljaW5lLCBGYWN1bHR5IG9m
IE1lZGljaW5lICwgQWluLVNoYW1zIFVuaXZlcnNpdHksIENhaXJvLCBFZ3lwdDsgU3Vic3RhbmNl
IEFidXNlIFJlc2VhcmNoIENlbnRlciAoU0FSQyksIEphemFuIFVuaXZlcnNpdHkgLCBKYXphbiAs
IEtpbmdkb20gb2YgU2F1ZGkgQXJhYmlhLiYjeEQ7aCBJbnRlcm5hbCBNZWRpY2luZSBEZXBhcnRt
ZW50LCBGYWN1bHR5IG9mIE1lZGljaW5lICwgQWxhemhhciBVbml2ZXJzaXR5ICwgQ2Fpcm8gLCBF
Z3lwdC4mI3hEO2kgRW5kZW1pYyBNZWRpY2luZSBhbmQgRW5kZW1pYyBIZXBhdG9nYXN0cm9lbnRl
cm9sb2d5IERlcGFydG1lbnQsIEZhY3VsdHkgb2YgTWVkaWNpbmUgLCBDYWlybyBVbml2ZXJzaXR5
ICwgQ2Fpcm8gLCBFZ3lwdC48L2F1dGgtYWRkcmVzcz48dGl0bGVzPjx0aXRsZT5UaGUgYXNzb2Np
YXRpb24gb2Ygc2luZ2xlIG51Y2xlb3RpZGUgcG9seW1vcnBoaXNtcyBvZiBUb2xsLWxpa2UgcmVj
ZXB0b3IgMywgVG9sbC1saWtlIHJlY2VwdG9yIDcgYW5kIFRvbGwtbGlrZSByZWNlcHRvciA4IGdl
bmVzIHdpdGggdGhlIHN1c2NlcHRpYmlsaXR5IHRvIEhDViBpbmZlY3Rpb248L3RpdGxlPjxzZWNv
bmRhcnktdGl0bGU+QnIgSiBCaW9tZWQgU2NpPC9zZWNvbmRhcnktdGl0bGU+PC90aXRsZXM+PHBh
Z2VzPjE3NS0xODE8L3BhZ2VzPjx2b2x1bWU+NzU8L3ZvbHVtZT48bnVtYmVyPjQ8L251bWJlcj48
ZWRpdGlvbj4yMDE4LzA2LzI4PC9lZGl0aW9uPjxrZXl3b3Jkcz48a2V5d29yZD5BZHVsdDwva2V5
d29yZD48a2V5d29yZD5BbGxlbGVzPC9rZXl3b3JkPjxrZXl3b3JkPkZlbWFsZTwva2V5d29yZD48
a2V5d29yZD5HZW5ldGljIEFzc29jaWF0aW9uIFN0dWRpZXM8L2tleXdvcmQ+PGtleXdvcmQ+R2Vu
ZXRpYyBQcmVkaXNwb3NpdGlvbiB0byBEaXNlYXNlPC9rZXl3b3JkPjxrZXl3b3JkPkdlbm90eXBl
PC9rZXl3b3JkPjxrZXl3b3JkPkhlcGFjaXZpcnVzL2dlbmV0aWNzL3BhdGhvZ2VuaWNpdHk8L2tl
eXdvcmQ+PGtleXdvcmQ+SGVwYXRpdGlzIEMsIENocm9uaWMvKmdlbmV0aWNzL3BhdGhvbG9neS92
aXJvbG9neTwva2V5d29yZD48a2V5d29yZD5IdW1hbnM8L2tleXdvcmQ+PGtleXdvcmQ+TWFsZTwv
a2V5d29yZD48a2V5d29yZD5NaWRkbGUgQWdlZDwva2V5d29yZD48a2V5d29yZD5Qb2x5bW9ycGhp
c20sIFNpbmdsZSBOdWNsZW90aWRlL2dlbmV0aWNzPC9rZXl3b3JkPjxrZXl3b3JkPlJpc2sgRmFj
dG9yczwva2V5d29yZD48a2V5d29yZD5Ub2xsLUxpa2UgUmVjZXB0b3IgMy8qZ2VuZXRpY3M8L2tl
eXdvcmQ+PGtleXdvcmQ+VG9sbC1MaWtlIFJlY2VwdG9yIDcvKmdlbmV0aWNzPC9rZXl3b3JkPjxr
ZXl3b3JkPlRvbGwtTGlrZSBSZWNlcHRvciA4LypnZW5ldGljczwva2V5d29yZD48a2V5d29yZD5I
Y3Y8L2tleXdvcmQ+PGtleXdvcmQ+Z2VuZXRpYyBwb2x5bW9ycGhpc208L2tleXdvcmQ+PGtleXdv
cmQ+c2V4LWxpbmtlZCBUTFI8L2tleXdvcmQ+PGtleXdvcmQ+c3BvbnRhbmVvdXMgY2xlYXJhbmNl
PC9rZXl3b3JkPjwva2V5d29yZHM+PGRhdGVzPjx5ZWFyPjIwMTg8L3llYXI+PHB1Yi1kYXRlcz48
ZGF0ZT5PY3Q8L2RhdGU+PC9wdWItZGF0ZXM+PC9kYXRlcz48aXNibj4wOTY3LTQ4NDUgKFByaW50
KSYjeEQ7MDk2Ny00ODQ1IChMaW5raW5nKTwvaXNibj48YWNjZXNzaW9uLW51bT4yOTk0NzMwMjwv
YWNjZXNzaW9uLW51bT48dXJscz48cmVsYXRlZC11cmxzPjx1cmw+aHR0cHM6Ly93d3cubmNiaS5u
bG0ubmloLmdvdi9wdWJtZWQvMjk5NDczMDI8L3VybD48L3JlbGF0ZWQtdXJscz48L3VybHM+PGVs
ZWN0cm9uaWMtcmVzb3VyY2UtbnVtPjEwLjEwODAvMDk2NzQ4NDUuMjAxOC4xNDkyMTg2PC9lbGVj
dHJvbmljLXJlc291cmNlLW51bT48L3JlY29yZD48L0NpdGU+PENpdGU+PEF1dGhvcj5ZdWU8L0F1
dGhvcj48WWVhcj4yMDE0PC9ZZWFyPjxSZWNOdW0+Mzg8L1JlY051bT48cmVjb3JkPjxyZWMtbnVt
YmVyPjM4PC9yZWMtbnVtYmVyPjxmb3JlaWduLWtleXM+PGtleSBhcHA9IkVOIiBkYi1pZD0iYWZz
ZmV4cmU0dzJlcGVlcDU5anh4NWVwejV4cHRwdnB4dnIyIiB0aW1lc3RhbXA9IjE2MjU2MjY1MDYi
PjM4PC9rZXk+PC9mb3JlaWduLWtleXM+PHJlZi10eXBlIG5hbWU9IkpvdXJuYWwgQXJ0aWNsZSI+
MTc8L3JlZi10eXBlPjxjb250cmlidXRvcnM+PGF1dGhvcnM+PGF1dGhvcj5ZdWUsIE0uPC9hdXRo
b3I+PGF1dGhvcj5GZW5nLCBMLjwvYXV0aG9yPjxhdXRob3I+VGFuZywgUy4gRC48L2F1dGhvcj48
YXV0aG9yPldhbmcsIEouIEouPC9hdXRob3I+PGF1dGhvcj5YdWUsIFguIFguPC9hdXRob3I+PGF1
dGhvcj5EaW5nLCBXLiBMLjwvYXV0aG9yPjxhdXRob3I+WmhhbmcsIFkuPC9hdXRob3I+PGF1dGhv
cj5EZW5nLCBYLiBaLjwvYXV0aG9yPjwvYXV0aG9ycz48L2NvbnRyaWJ1dG9ycz48YXV0aC1hZGRy
ZXNzPkh1YWRvbmcgUmVzZWFyY2ggSW5zdGl0dXRlIGZvciBNZWRpY2luZSBhbmQgQmlvdGVjaG5p
Y3MsIE5vLiAyOTMgWmhvbmdzaGFuIEVhc3QgUm9hZCwgTmFuamluZyAyMTAwMDIsIEppYW5nc3Us
IENoaW5hOyBTY2hvb2wgb2YgTGlmZSBTY2llbmNlIGFuZCBUZWNobm9sb2d5LCBDaGluYSBQaGFy
bWFjZXV0aWNhbCBVbml2ZXJzaXR5LCBOby4gMjQgVG9uZ2ppYXhpYW5nLCBOYW5qaW5nIDIxMDAw
OSwgSmlhbmdzdSwgQ2hpbmEuJiN4RDtEZXBhcnRtZW50IG9mIEluZmVjdGlvbiBhbmQgSW1tdW5p
dHksIFlpeGluZyBQZW9wbGUmYXBvcztzIEhvc3BpdGFsLCBOby4gNzUgVG9uZ3poZW5ndWFuIFJv
YWQsIFlpeGluZyAyMTQyMDAsIEppYW5nc3UsIENoaW5hLiYjeEQ7SHVhZG9uZyBSZXNlYXJjaCBJ
bnN0aXR1dGUgZm9yIE1lZGljaW5lIGFuZCBCaW90ZWNobmljcywgTm8uIDI5MyBaaG9uZ3NoYW4g
RWFzdCBSb2FkLCBOYW5qaW5nIDIxMDAwMiwgSmlhbmdzdSwgQ2hpbmEuJiN4RDtEZXBhcnRtZW50
IG9mIENsaW5pY2FsIExhYm9yYXRvcnksIFlpeGluZyBQZW9wbGUmYXBvcztzIEhvc3BpdGFsLCBO
by4gNzUgVG9uZ3poZW5ndWFuIFJvYWQsIFlpeGluZyAyMTQyMDAsIEppYW5nc3UsIENoaW5hLiYj
eEQ7SHVhZG9uZyBSZXNlYXJjaCBJbnN0aXR1dGUgZm9yIE1lZGljaW5lIGFuZCBCaW90ZWNobmlj
cywgTm8uIDI5MyBaaG9uZ3NoYW4gRWFzdCBSb2FkLCBOYW5qaW5nIDIxMDAwMiwgSmlhbmdzdSwg
Q2hpbmEuIEVsZWN0cm9uaWMgYWRkcmVzczogemhhbmd5dW52aXBAMTI2LmNvbS4mI3hEO0h1YWRv
bmcgUmVzZWFyY2ggSW5zdGl0dXRlIGZvciBNZWRpY2luZSBhbmQgQmlvdGVjaG5pY3MsIE5vLiAy
OTMgWmhvbmdzaGFuIEVhc3QgUm9hZCwgTmFuamluZyAyMTAwMDIsIEppYW5nc3UsIENoaW5hLiBF
bGVjdHJvbmljIGFkZHJlc3M6IGRlbmd4aWFvemhhbzEwMDJAdmlwLnNpbmEuY29tLjwvYXV0aC1h
ZGRyZXNzPjx0aXRsZXM+PHRpdGxlPlNleC1zcGVjaWZpYyBhc3NvY2lhdGlvbiBiZXR3ZWVuIFgt
bGlua2VkIFRvbGwtbGlrZSByZWNlcHRvciA3IHdpdGggdGhlIG91dGNvbWVzIG9mIGhlcGF0aXRp
cyBDIHZpcnVzIGluZmVjdGlvbjwvdGl0bGU+PHNlY29uZGFyeS10aXRsZT5HZW5lPC9zZWNvbmRh
cnktdGl0bGU+PC90aXRsZXM+PHBhZ2VzPjI0NC01MDwvcGFnZXM+PHZvbHVtZT41NDg8L3ZvbHVt
ZT48bnVtYmVyPjI8L251bWJlcj48ZWRpdGlvbj4yMDE0LzA3LzE5PC9lZGl0aW9uPjxrZXl3b3Jk
cz48a2V5d29yZD5BbWlub3F1aW5vbGluZXMvcGhhcm1hY29sb2d5PC9rZXl3b3JkPjxrZXl3b3Jk
PkFzaWFuIENvbnRpbmVudGFsIEFuY2VzdHJ5IEdyb3VwL2dlbmV0aWNzPC9rZXl3b3JkPjxrZXl3
b3JkPkNlbGxzLCBDdWx0dXJlZDwva2V5d29yZD48a2V5d29yZD5DaHJvbW9zb21lcywgSHVtYW4s
IFg8L2tleXdvcmQ+PGtleXdvcmQ+RmVtYWxlPC9rZXl3b3JkPjxrZXl3b3JkPkdlbmUgRXhwcmVz
c2lvbiBQcm9maWxpbmc8L2tleXdvcmQ+PGtleXdvcmQ+R2VuZXMsIFgtTGlua2VkPC9rZXl3b3Jk
PjxrZXl3b3JkPkdlbmV0aWMgVmFyaWF0aW9uPC9rZXl3b3JkPjxrZXl3b3JkPkdlbm90eXBlPC9r
ZXl3b3JkPjxrZXl3b3JkPkhlcGFjaXZpcnVzLypnZW5ldGljczwva2V5d29yZD48a2V5d29yZD5I
ZXBhdGl0aXMgQy8qZ2VuZXRpY3MvcHJldmVudGlvbiAmYW1wOyBjb250cm9sLyp2aXJvbG9neTwv
a2V5d29yZD48a2V5d29yZD5IdW1hbnM8L2tleXdvcmQ+PGtleXdvcmQ+SW1pcXVpbW9kPC9rZXl3
b3JkPjxrZXl3b3JkPkludGVyZmVyb24gSW5kdWNlcnMvcGhhcm1hY29sb2d5PC9rZXl3b3JkPjxr
ZXl3b3JkPkludGVyZmVyb24tYWxwaGEvbWV0YWJvbGlzbTwva2V5d29yZD48a2V5d29yZD5JbnRl
cmxldWtpbi02L21ldGFib2xpc208L2tleXdvcmQ+PGtleXdvcmQ+TGlua2FnZSBEaXNlcXVpbGli
cml1bTwva2V5d29yZD48a2V5d29yZD5NYWxlPC9rZXl3b3JkPjxrZXl3b3JkPk1pZGRsZSBBZ2Vk
PC9rZXl3b3JkPjxrZXl3b3JkPlBvbHltb3JwaGlzbSwgU2luZ2xlIE51Y2xlb3RpZGU8L2tleXdv
cmQ+PGtleXdvcmQ+U2V4IEZhY3RvcnM8L2tleXdvcmQ+PGtleXdvcmQ+VG9sbC1MaWtlIFJlY2Vw
dG9yIDcvYWdvbmlzdHMvKmdlbmV0aWNzLyptZXRhYm9saXNtPC9rZXl3b3JkPjxrZXl3b3JkPkN5
dG9raW5lPC9rZXl3b3JkPjxrZXl3b3JkPkVzdHJvZ2VuIHJlY2VwdG9yPC9rZXl3b3JkPjxrZXl3
b3JkPkhlcGF0aXRpcyBDIHZpcnVzPC9rZXl3b3JkPjxrZXl3b3JkPlBlcnNpc3RlbmNlPC9rZXl3
b3JkPjxrZXl3b3JkPlBvbHltb3JwaGlzbTwva2V5d29yZD48a2V5d29yZD5Ub2xsLWxpa2UgcmVj
ZXB0b3IgNzwva2V5d29yZD48L2tleXdvcmRzPjxkYXRlcz48eWVhcj4yMDE0PC95ZWFyPjxwdWIt
ZGF0ZXM+PGRhdGU+U2VwIDE1PC9kYXRlPjwvcHViLWRhdGVzPjwvZGF0ZXM+PGlzYm4+MTg3OS0w
MDM4IChFbGVjdHJvbmljKSYjeEQ7MDM3OC0xMTE5IChMaW5raW5nKTwvaXNibj48YWNjZXNzaW9u
LW51bT4yNTAzNDY2MDwvYWNjZXNzaW9uLW51bT48dXJscz48cmVsYXRlZC11cmxzPjx1cmw+aHR0
cHM6Ly93d3cubmNiaS5ubG0ubmloLmdvdi9wdWJtZWQvMjUwMzQ2NjA8L3VybD48L3JlbGF0ZWQt
dXJscz48L3VybHM+PGVsZWN0cm9uaWMtcmVzb3VyY2UtbnVtPjEwLjEwMTYvai5nZW5lLjIwMTQu
MDcuMDQwPC9lbGVjdHJvbmljLXJlc291cmNlLW51bT48L3JlY29yZD48L0NpdGU+PC9FbmROb3Rl
PgB=
</w:fldData>
              </w:fldChar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3645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79, 103]</w:t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3645D" w:rsidRPr="0033645D" w14:paraId="49B75962" w14:textId="77777777" w:rsidTr="001706B8">
        <w:tc>
          <w:tcPr>
            <w:tcW w:w="1394" w:type="dxa"/>
            <w:hideMark/>
          </w:tcPr>
          <w:p w14:paraId="7ACCB55A" w14:textId="77777777" w:rsidR="00596617" w:rsidRPr="0033645D" w:rsidRDefault="00596617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rs179008</w:t>
            </w:r>
          </w:p>
          <w:p w14:paraId="1A5635F5" w14:textId="77777777" w:rsidR="00596617" w:rsidRPr="0033645D" w:rsidRDefault="00596617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(A/T)</w:t>
            </w:r>
          </w:p>
        </w:tc>
        <w:tc>
          <w:tcPr>
            <w:tcW w:w="894" w:type="dxa"/>
            <w:hideMark/>
          </w:tcPr>
          <w:p w14:paraId="7860C002" w14:textId="77777777" w:rsidR="00596617" w:rsidRPr="0033645D" w:rsidRDefault="00596617" w:rsidP="0088241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 xml:space="preserve">Fakhir </w:t>
            </w: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et</w:t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al</w:t>
            </w:r>
          </w:p>
        </w:tc>
        <w:tc>
          <w:tcPr>
            <w:tcW w:w="616" w:type="dxa"/>
            <w:hideMark/>
          </w:tcPr>
          <w:p w14:paraId="32B2FBEC" w14:textId="77777777" w:rsidR="00596617" w:rsidRPr="0033645D" w:rsidRDefault="00596617" w:rsidP="0088241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2017</w:t>
            </w:r>
          </w:p>
        </w:tc>
        <w:tc>
          <w:tcPr>
            <w:tcW w:w="1316" w:type="dxa"/>
            <w:hideMark/>
          </w:tcPr>
          <w:p w14:paraId="1777557E" w14:textId="77777777" w:rsidR="00596617" w:rsidRPr="0033645D" w:rsidRDefault="00596617" w:rsidP="0088241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Moroccan</w:t>
            </w:r>
          </w:p>
        </w:tc>
        <w:tc>
          <w:tcPr>
            <w:tcW w:w="638" w:type="dxa"/>
          </w:tcPr>
          <w:p w14:paraId="5817848F" w14:textId="77777777" w:rsidR="00596617" w:rsidRPr="0033645D" w:rsidRDefault="00596617" w:rsidP="0088241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505</w:t>
            </w:r>
          </w:p>
        </w:tc>
        <w:tc>
          <w:tcPr>
            <w:tcW w:w="861" w:type="dxa"/>
          </w:tcPr>
          <w:p w14:paraId="19454E39" w14:textId="77777777" w:rsidR="00596617" w:rsidRPr="0033645D" w:rsidRDefault="00596617" w:rsidP="0088241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138</w:t>
            </w:r>
          </w:p>
        </w:tc>
        <w:tc>
          <w:tcPr>
            <w:tcW w:w="1079" w:type="dxa"/>
          </w:tcPr>
          <w:p w14:paraId="12D6A63E" w14:textId="77777777" w:rsidR="00596617" w:rsidRPr="0033645D" w:rsidRDefault="00596617" w:rsidP="0088241D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-</w:t>
            </w:r>
          </w:p>
        </w:tc>
        <w:tc>
          <w:tcPr>
            <w:tcW w:w="1815" w:type="dxa"/>
            <w:hideMark/>
          </w:tcPr>
          <w:p w14:paraId="4FB46194" w14:textId="77777777" w:rsidR="00596617" w:rsidRPr="0033645D" w:rsidRDefault="00596617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Hepatitis C outcomes and liver disease progression</w:t>
            </w:r>
          </w:p>
        </w:tc>
        <w:tc>
          <w:tcPr>
            <w:tcW w:w="673" w:type="dxa"/>
            <w:hideMark/>
          </w:tcPr>
          <w:p w14:paraId="5610486D" w14:textId="77777777" w:rsidR="00596617" w:rsidRPr="0033645D" w:rsidRDefault="00596617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fldChar w:fldCharType="begin">
                <w:fldData xml:space="preserve">PEVuZE5vdGU+PENpdGU+PEF1dGhvcj5OaXNjaGFsa2U8L0F1dGhvcj48WWVhcj4yMDEyPC9ZZWFy
PjxSZWNOdW0+NTU8L1JlY051bT48RGlzcGxheVRleHQ+PHN0eWxlIGZhY2U9InN1cGVyc2NyaXB0
Ij5bNzgsIDc5XTwvc3R5bGU+PC9EaXNwbGF5VGV4dD48cmVjb3JkPjxyZWMtbnVtYmVyPjU1PC9y
ZWMtbnVtYmVyPjxmb3JlaWduLWtleXM+PGtleSBhcHA9IkVOIiBkYi1pZD0iYWZzZmV4cmU0dzJl
cGVlcDU5anh4NWVwejV4cHRwdnB4dnIyIiB0aW1lc3RhbXA9IjE2MjU2MjY2MTkiPjU1PC9rZXk+
PC9mb3JlaWduLWtleXM+PHJlZi10eXBlIG5hbWU9IkpvdXJuYWwgQXJ0aWNsZSI+MTc8L3JlZi10
eXBlPjxjb250cmlidXRvcnM+PGF1dGhvcnM+PGF1dGhvcj5OaXNjaGFsa2UsIEguIEQuPC9hdXRo
b3I+PGF1dGhvcj5Db2VuZW4sIE0uPC9hdXRob3I+PGF1dGhvcj5CZXJnZXIsIEMuPC9hdXRob3I+
PGF1dGhvcj5BbGRlbmhvZmYsIEsuPC9hdXRob3I+PGF1dGhvcj5NdWxsZXIsIFQuPC9hdXRob3I+
PGF1dGhvcj5CZXJnLCBULjwvYXV0aG9yPjxhdXRob3I+S3JhbWVyLCBCLjwvYXV0aG9yPjxhdXRo
b3I+S29ybmVyLCBDLjwvYXV0aG9yPjxhdXRob3I+T2RlbnRoYWwsIE0uPC9hdXRob3I+PGF1dGhv
cj5TY2h1bHplLCBGLjwvYXV0aG9yPjxhdXRob3I+R3J1bmhhZ2UsIEYuPC9hdXRob3I+PGF1dGhv
cj5OYXR0ZXJtYW5uLCBKLjwvYXV0aG9yPjxhdXRob3I+U2F1ZXJicnVjaCwgVC48L2F1dGhvcj48
YXV0aG9yPlNwZW5nbGVyLCBVLjwvYXV0aG9yPjwvYXV0aG9ycz48L2NvbnRyaWJ1dG9ycz48YXV0
aC1hZGRyZXNzPkRlcGFydG1lbnQgb2YgSW50ZXJuYWwgTWVkaWNpbmUgSSwgVW5pdmVyc2l0eSBv
ZiBCb25uLCBCb25uLCBHZXJtYW55LiBuaXNjaGFsa2VAdWtiLnVuaS1ib25uLmRlPC9hdXRoLWFk
ZHJlc3M+PHRpdGxlcz48dGl0bGU+VGhlIHRvbGwtbGlrZSByZWNlcHRvciAyIChUTFIyKSAtMTk2
IHRvIC0xNzQgZGVsL2lucyBwb2x5bW9ycGhpc20gYWZmZWN0cyB2aXJhbCBsb2FkcyBhbmQgc3Vz
Y2VwdGliaWxpdHkgdG8gaGVwYXRvY2VsbHVsYXIgY2FyY2lub21hIGluIGNocm9uaWMgaGVwYXRp
dGlzIEM8L3RpdGxlPjxzZWNvbmRhcnktdGl0bGU+SW50IEogQ2FuY2VyPC9zZWNvbmRhcnktdGl0
bGU+PC90aXRsZXM+PHBhZ2VzPjE0NzAtNTwvcGFnZXM+PHZvbHVtZT4xMzA8L3ZvbHVtZT48bnVt
YmVyPjY8L251bWJlcj48ZWRpdGlvbj4yMDExLzA0LzE5PC9lZGl0aW9uPjxrZXl3b3Jkcz48a2V5
d29yZD5BZG9sZXNjZW50PC9rZXl3b3JkPjxrZXl3b3JkPkFkdWx0PC9rZXl3b3JkPjxrZXl3b3Jk
PkFnZWQ8L2tleXdvcmQ+PGtleXdvcmQ+QWdlZCwgODAgYW5kIG92ZXI8L2tleXdvcmQ+PGtleXdv
cmQ+QWxsZWxlczwva2V5d29yZD48a2V5d29yZD5DYXJjaW5vbWEsIEhlcGF0b2NlbGx1bGFyLypn
ZW5ldGljcy9tZXRhYm9saXNtLyp2aXJvbG9neTwva2V5d29yZD48a2V5d29yZD5DYXNlLUNvbnRy
b2wgU3R1ZGllczwva2V5d29yZD48a2V5d29yZD5GZW1hbGU8L2tleXdvcmQ+PGtleXdvcmQ+R2Vu
ZXRpYyBQcmVkaXNwb3NpdGlvbiB0byBEaXNlYXNlPC9rZXl3b3JkPjxrZXl3b3JkPkdlbm90eXBl
PC9rZXl3b3JkPjxrZXl3b3JkPkhlcGFjaXZpcnVzL2dlbmV0aWNzPC9rZXl3b3JkPjxrZXl3b3Jk
PkhlcGF0aXRpcyBDLCBDaHJvbmljLypnZW5ldGljcy9tZXRhYm9saXNtPC9rZXl3b3JkPjxrZXl3
b3JkPkh1bWFuczwva2V5d29yZD48a2V5d29yZD5JbnRlcmxldWtpbi04L2dlbmV0aWNzL21ldGFi
b2xpc208L2tleXdvcmQ+PGtleXdvcmQ+TGl2ZXIgTmVvcGxhc21zLypnZW5ldGljcy9tZXRhYm9s
aXNtLyp2aXJvbG9neTwva2V5d29yZD48a2V5d29yZD5NYWxlPC9rZXl3b3JkPjxrZXl3b3JkPk1p
ZGRsZSBBZ2VkPC9rZXl3b3JkPjxrZXl3b3JkPlBvbHltb3JwaGlzbSwgR2VuZXRpYzwva2V5d29y
ZD48a2V5d29yZD5Ub2xsLUxpa2UgUmVjZXB0b3IgMi8qZ2VuZXRpY3M8L2tleXdvcmQ+PGtleXdv
cmQ+VmlyYWwgTG9hZDwva2V5d29yZD48a2V5d29yZD5Zb3VuZyBBZHVsdDwva2V5d29yZD48L2tl
eXdvcmRzPjxkYXRlcz48eWVhcj4yMDEyPC95ZWFyPjxwdWItZGF0ZXM+PGRhdGU+TWFyIDE1PC9k
YXRlPjwvcHViLWRhdGVzPjwvZGF0ZXM+PGlzYm4+MTA5Ny0wMjE1IChFbGVjdHJvbmljKSYjeEQ7
MDAyMC03MTM2IChMaW5raW5nKTwvaXNibj48YWNjZXNzaW9uLW51bT4yMTUwMDE5NTwvYWNjZXNz
aW9uLW51bT48dXJscz48cmVsYXRlZC11cmxzPjx1cmw+aHR0cHM6Ly93d3cubmNiaS5ubG0ubmlo
Lmdvdi9wdWJtZWQvMjE1MDAxOTU8L3VybD48L3JlbGF0ZWQtdXJscz48L3VybHM+PGVsZWN0cm9u
aWMtcmVzb3VyY2UtbnVtPjEwLjEwMDIvaWpjLjI2MTQzPC9lbGVjdHJvbmljLXJlc291cmNlLW51
bT48L3JlY29yZD48L0NpdGU+PENpdGU+PEF1dGhvcj5FbC1CZW5kYXJ5PC9BdXRob3I+PFllYXI+
MjAxODwvWWVhcj48UmVjTnVtPjQ5PC9SZWNOdW0+PHJlY29yZD48cmVjLW51bWJlcj40OTwvcmVj
LW51bWJlcj48Zm9yZWlnbi1rZXlzPjxrZXkgYXBwPSJFTiIgZGItaWQ9ImFmc2ZleHJlNHcyZXBl
ZXA1OWp4eDVlcHo1eHB0cHZweHZyMiIgdGltZXN0YW1wPSIxNjI1NjI2NTg1Ij40OTwva2V5Pjwv
Zm9yZWlnbi1rZXlzPjxyZWYtdHlwZSBuYW1lPSJKb3VybmFsIEFydGljbGUiPjE3PC9yZWYtdHlw
ZT48Y29udHJpYnV0b3JzPjxhdXRob3JzPjxhdXRob3I+RWwtQmVuZGFyeSwgTS48L2F1dGhvcj48
YXV0aG9yPk5lYW1hdGFsbGFoLCBNLjwvYXV0aG9yPjxhdXRob3I+RWxhbGZ5LCBILjwvYXV0aG9y
PjxhdXRob3I+QmVzaGVlciwgVC48L2F1dGhvcj48YXV0aG9yPkVsa2hvbGksIEEuPC9hdXRob3I+
PGF1dGhvcj5FbC1EaWFzdHksIE0uPC9hdXRob3I+PGF1dGhvcj5FbHNhcmVlZiwgTS48L2F1dGhv
cj48YXV0aG9yPlphaHJhbiwgTS48L2F1dGhvcj48YXV0aG9yPkVsLUFhcmFnLCBCLjwvYXV0aG9y
PjxhdXRob3I+R29tYWEsIEEuPC9hdXRob3I+PGF1dGhvcj5FbGhhbW1hZHksIEQuPC9hdXRob3I+
PGF1dGhvcj5FbC1TZXRvdWh5LCBNLjwvYXV0aG9yPjxhdXRob3I+SGVnYXp5LCBBLjwvYXV0aG9y
PjxhdXRob3I+RXNtYXQsIEcuPC9hdXRob3I+PC9hdXRob3JzPjwvY29udHJpYnV0b3JzPjxhdXRo
LWFkZHJlc3M+YSBUcm9waWNhbCBNZWRpY2luZSBhbmQgSGVwYXRvbG9neSBEZXBhcnRtZW50LCBG
YWN1bHR5IE9mIE1lZGljaW5lICwgTWFuc291cmEgVW5pdmVyc2l0eSAsIE1hbnNvdXJhICwgRWd5
cHQuJiN4RDtiIE1lZGljYWwgQmlvY2hlbWlzdHJ5IERlcGFydG1lbnQsIEZhY3VsdHkgb2YgTWVk
aWNpbmUgLCBNYW5zb3VyYSBVbml2ZXJzaXR5ICwgTWFuc291cmEgLCBFZ3lwdC4mI3hEO2MgR2Fz
dHJvZW50ZXJvbG9neSBEZXBhcnRtZW50ICwgSGVhbHRoIEluc3VyYW5jZSBIb3NwaXRhbCAsIE1h
bnNvdXJhICwgRWd5cHQuJiN4RDtkIEJpb2NoZW1pc3RyeSBEaXZpc2lvbiwgQ2hlbWlzdHJ5IERl
cGFydG1lbnQsIEZhY3VsdHkgb2YgU2NpZW5jZSAsIE1lbm91ZmlhIFVuaXZlcnNpdHkgLCBTaGVi
aW4gRWwtS29vbSAsIEVneXB0LiYjeEQ7ZSBDaGVtaXN0cnkgRGVwYXJ0bWVudCwgRmFjdWx0eSBv
ZiBTY2llbmNlICwgTWVub3VmaWEgVW5pdmVyc2l0eSAsIFNoZWJpbiBFbC1Lb29tICwgRWd5cHQu
JiN4RDtmIFpvb2xvZ3kgRGVwYXJ0bWVudCwgRmFjdWx0eSBvZiBTY2llbmNlICwgQWxhemhhciBV
bml2ZXJzaXR5ICwgQ2Fpcm8gLCBFZ3lwdC4mI3hEO2cgRGVwYXJ0bWVudCBvZiBDb21tdW5pdHks
IEVudmlyb25tZW50YWwsIGFuZCBPY2N1cGF0aW9uYWwgTWVkaWNpbmUsIEZhY3VsdHkgb2YgTWVk
aWNpbmUgLCBBaW4tU2hhbXMgVW5pdmVyc2l0eSwgQ2Fpcm8sIEVneXB0OyBTdWJzdGFuY2UgQWJ1
c2UgUmVzZWFyY2ggQ2VudGVyIChTQVJDKSwgSmF6YW4gVW5pdmVyc2l0eSAsIEphemFuICwgS2lu
Z2RvbSBvZiBTYXVkaSBBcmFiaWEuJiN4RDtoIEludGVybmFsIE1lZGljaW5lIERlcGFydG1lbnQs
IEZhY3VsdHkgb2YgTWVkaWNpbmUgLCBBbGF6aGFyIFVuaXZlcnNpdHkgLCBDYWlybyAsIEVneXB0
LiYjeEQ7aSBFbmRlbWljIE1lZGljaW5lIGFuZCBFbmRlbWljIEhlcGF0b2dhc3Ryb2VudGVyb2xv
Z3kgRGVwYXJ0bWVudCwgRmFjdWx0eSBvZiBNZWRpY2luZSAsIENhaXJvIFVuaXZlcnNpdHkgLCBD
YWlybyAsIEVneXB0LjwvYXV0aC1hZGRyZXNzPjx0aXRsZXM+PHRpdGxlPlRoZSBhc3NvY2lhdGlv
biBvZiBzaW5nbGUgbnVjbGVvdGlkZSBwb2x5bW9ycGhpc21zIG9mIFRvbGwtbGlrZSByZWNlcHRv
ciAzLCBUb2xsLWxpa2UgcmVjZXB0b3IgNyBhbmQgVG9sbC1saWtlIHJlY2VwdG9yIDggZ2VuZXMg
d2l0aCB0aGUgc3VzY2VwdGliaWxpdHkgdG8gSENWIGluZmVjdGlvbjwvdGl0bGU+PHNlY29uZGFy
eS10aXRsZT5CciBKIEJpb21lZCBTY2k8L3NlY29uZGFyeS10aXRsZT48L3RpdGxlcz48cGFnZXM+
MTc1LTE4MTwvcGFnZXM+PHZvbHVtZT43NTwvdm9sdW1lPjxudW1iZXI+NDwvbnVtYmVyPjxlZGl0
aW9uPjIwMTgvMDYvMjg8L2VkaXRpb24+PGtleXdvcmRzPjxrZXl3b3JkPkFkdWx0PC9rZXl3b3Jk
PjxrZXl3b3JkPkFsbGVsZXM8L2tleXdvcmQ+PGtleXdvcmQ+RmVtYWxlPC9rZXl3b3JkPjxrZXl3
b3JkPkdlbmV0aWMgQXNzb2NpYXRpb24gU3R1ZGllczwva2V5d29yZD48a2V5d29yZD5HZW5ldGlj
IFByZWRpc3Bvc2l0aW9uIHRvIERpc2Vhc2U8L2tleXdvcmQ+PGtleXdvcmQ+R2Vub3R5cGU8L2tl
eXdvcmQ+PGtleXdvcmQ+SGVwYWNpdmlydXMvZ2VuZXRpY3MvcGF0aG9nZW5pY2l0eTwva2V5d29y
ZD48a2V5d29yZD5IZXBhdGl0aXMgQywgQ2hyb25pYy8qZ2VuZXRpY3MvcGF0aG9sb2d5L3Zpcm9s
b2d5PC9rZXl3b3JkPjxrZXl3b3JkPkh1bWFuczwva2V5d29yZD48a2V5d29yZD5NYWxlPC9rZXl3
b3JkPjxrZXl3b3JkPk1pZGRsZSBBZ2VkPC9rZXl3b3JkPjxrZXl3b3JkPlBvbHltb3JwaGlzbSwg
U2luZ2xlIE51Y2xlb3RpZGUvZ2VuZXRpY3M8L2tleXdvcmQ+PGtleXdvcmQ+UmlzayBGYWN0b3Jz
PC9rZXl3b3JkPjxrZXl3b3JkPlRvbGwtTGlrZSBSZWNlcHRvciAzLypnZW5ldGljczwva2V5d29y
ZD48a2V5d29yZD5Ub2xsLUxpa2UgUmVjZXB0b3IgNy8qZ2VuZXRpY3M8L2tleXdvcmQ+PGtleXdv
cmQ+VG9sbC1MaWtlIFJlY2VwdG9yIDgvKmdlbmV0aWNzPC9rZXl3b3JkPjxrZXl3b3JkPkhjdjwv
a2V5d29yZD48a2V5d29yZD5nZW5ldGljIHBvbHltb3JwaGlzbTwva2V5d29yZD48a2V5d29yZD5z
ZXgtbGlua2VkIFRMUjwva2V5d29yZD48a2V5d29yZD5zcG9udGFuZW91cyBjbGVhcmFuY2U8L2tl
eXdvcmQ+PC9rZXl3b3Jkcz48ZGF0ZXM+PHllYXI+MjAxODwveWVhcj48cHViLWRhdGVzPjxkYXRl
Pk9jdDwvZGF0ZT48L3B1Yi1kYXRlcz48L2RhdGVzPjxpc2JuPjA5NjctNDg0NSAoUHJpbnQpJiN4
RDswOTY3LTQ4NDUgKExpbmtpbmcpPC9pc2JuPjxhY2Nlc3Npb24tbnVtPjI5OTQ3MzAyPC9hY2Nl
c3Npb24tbnVtPjx1cmxzPjxyZWxhdGVkLXVybHM+PHVybD5odHRwczovL3d3dy5uY2JpLm5sbS5u
aWguZ292L3B1Ym1lZC8yOTk0NzMwMjwvdXJsPjwvcmVsYXRlZC11cmxzPjwvdXJscz48ZWxlY3Ry
b25pYy1yZXNvdXJjZS1udW0+MTAuMTA4MC8wOTY3NDg0NS4yMDE4LjE0OTIxODY8L2VsZWN0cm9u
aWMtcmVzb3VyY2UtbnVtPjwvcmVjb3JkPjwvQ2l0ZT48L0VuZE5vdGU+AG==
</w:fldData>
              </w:fldChar>
            </w:r>
            <w:r w:rsidRPr="0033645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instrText xml:space="preserve"> ADDIN EN.CITE </w:instrText>
            </w:r>
            <w:r w:rsidRPr="0033645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fldChar w:fldCharType="begin">
                <w:fldData xml:space="preserve">PEVuZE5vdGU+PENpdGU+PEF1dGhvcj5OaXNjaGFsa2U8L0F1dGhvcj48WWVhcj4yMDEyPC9ZZWFy
PjxSZWNOdW0+NTU8L1JlY051bT48RGlzcGxheVRleHQ+PHN0eWxlIGZhY2U9InN1cGVyc2NyaXB0
Ij5bNzgsIDc5XTwvc3R5bGU+PC9EaXNwbGF5VGV4dD48cmVjb3JkPjxyZWMtbnVtYmVyPjU1PC9y
ZWMtbnVtYmVyPjxmb3JlaWduLWtleXM+PGtleSBhcHA9IkVOIiBkYi1pZD0iYWZzZmV4cmU0dzJl
cGVlcDU5anh4NWVwejV4cHRwdnB4dnIyIiB0aW1lc3RhbXA9IjE2MjU2MjY2MTkiPjU1PC9rZXk+
PC9mb3JlaWduLWtleXM+PHJlZi10eXBlIG5hbWU9IkpvdXJuYWwgQXJ0aWNsZSI+MTc8L3JlZi10
eXBlPjxjb250cmlidXRvcnM+PGF1dGhvcnM+PGF1dGhvcj5OaXNjaGFsa2UsIEguIEQuPC9hdXRo
b3I+PGF1dGhvcj5Db2VuZW4sIE0uPC9hdXRob3I+PGF1dGhvcj5CZXJnZXIsIEMuPC9hdXRob3I+
PGF1dGhvcj5BbGRlbmhvZmYsIEsuPC9hdXRob3I+PGF1dGhvcj5NdWxsZXIsIFQuPC9hdXRob3I+
PGF1dGhvcj5CZXJnLCBULjwvYXV0aG9yPjxhdXRob3I+S3JhbWVyLCBCLjwvYXV0aG9yPjxhdXRo
b3I+S29ybmVyLCBDLjwvYXV0aG9yPjxhdXRob3I+T2RlbnRoYWwsIE0uPC9hdXRob3I+PGF1dGhv
cj5TY2h1bHplLCBGLjwvYXV0aG9yPjxhdXRob3I+R3J1bmhhZ2UsIEYuPC9hdXRob3I+PGF1dGhv
cj5OYXR0ZXJtYW5uLCBKLjwvYXV0aG9yPjxhdXRob3I+U2F1ZXJicnVjaCwgVC48L2F1dGhvcj48
YXV0aG9yPlNwZW5nbGVyLCBVLjwvYXV0aG9yPjwvYXV0aG9ycz48L2NvbnRyaWJ1dG9ycz48YXV0
aC1hZGRyZXNzPkRlcGFydG1lbnQgb2YgSW50ZXJuYWwgTWVkaWNpbmUgSSwgVW5pdmVyc2l0eSBv
ZiBCb25uLCBCb25uLCBHZXJtYW55LiBuaXNjaGFsa2VAdWtiLnVuaS1ib25uLmRlPC9hdXRoLWFk
ZHJlc3M+PHRpdGxlcz48dGl0bGU+VGhlIHRvbGwtbGlrZSByZWNlcHRvciAyIChUTFIyKSAtMTk2
IHRvIC0xNzQgZGVsL2lucyBwb2x5bW9ycGhpc20gYWZmZWN0cyB2aXJhbCBsb2FkcyBhbmQgc3Vz
Y2VwdGliaWxpdHkgdG8gaGVwYXRvY2VsbHVsYXIgY2FyY2lub21hIGluIGNocm9uaWMgaGVwYXRp
dGlzIEM8L3RpdGxlPjxzZWNvbmRhcnktdGl0bGU+SW50IEogQ2FuY2VyPC9zZWNvbmRhcnktdGl0
bGU+PC90aXRsZXM+PHBhZ2VzPjE0NzAtNTwvcGFnZXM+PHZvbHVtZT4xMzA8L3ZvbHVtZT48bnVt
YmVyPjY8L251bWJlcj48ZWRpdGlvbj4yMDExLzA0LzE5PC9lZGl0aW9uPjxrZXl3b3Jkcz48a2V5
d29yZD5BZG9sZXNjZW50PC9rZXl3b3JkPjxrZXl3b3JkPkFkdWx0PC9rZXl3b3JkPjxrZXl3b3Jk
PkFnZWQ8L2tleXdvcmQ+PGtleXdvcmQ+QWdlZCwgODAgYW5kIG92ZXI8L2tleXdvcmQ+PGtleXdv
cmQ+QWxsZWxlczwva2V5d29yZD48a2V5d29yZD5DYXJjaW5vbWEsIEhlcGF0b2NlbGx1bGFyLypn
ZW5ldGljcy9tZXRhYm9saXNtLyp2aXJvbG9neTwva2V5d29yZD48a2V5d29yZD5DYXNlLUNvbnRy
b2wgU3R1ZGllczwva2V5d29yZD48a2V5d29yZD5GZW1hbGU8L2tleXdvcmQ+PGtleXdvcmQ+R2Vu
ZXRpYyBQcmVkaXNwb3NpdGlvbiB0byBEaXNlYXNlPC9rZXl3b3JkPjxrZXl3b3JkPkdlbm90eXBl
PC9rZXl3b3JkPjxrZXl3b3JkPkhlcGFjaXZpcnVzL2dlbmV0aWNzPC9rZXl3b3JkPjxrZXl3b3Jk
PkhlcGF0aXRpcyBDLCBDaHJvbmljLypnZW5ldGljcy9tZXRhYm9saXNtPC9rZXl3b3JkPjxrZXl3
b3JkPkh1bWFuczwva2V5d29yZD48a2V5d29yZD5JbnRlcmxldWtpbi04L2dlbmV0aWNzL21ldGFi
b2xpc208L2tleXdvcmQ+PGtleXdvcmQ+TGl2ZXIgTmVvcGxhc21zLypnZW5ldGljcy9tZXRhYm9s
aXNtLyp2aXJvbG9neTwva2V5d29yZD48a2V5d29yZD5NYWxlPC9rZXl3b3JkPjxrZXl3b3JkPk1p
ZGRsZSBBZ2VkPC9rZXl3b3JkPjxrZXl3b3JkPlBvbHltb3JwaGlzbSwgR2VuZXRpYzwva2V5d29y
ZD48a2V5d29yZD5Ub2xsLUxpa2UgUmVjZXB0b3IgMi8qZ2VuZXRpY3M8L2tleXdvcmQ+PGtleXdv
cmQ+VmlyYWwgTG9hZDwva2V5d29yZD48a2V5d29yZD5Zb3VuZyBBZHVsdDwva2V5d29yZD48L2tl
eXdvcmRzPjxkYXRlcz48eWVhcj4yMDEyPC95ZWFyPjxwdWItZGF0ZXM+PGRhdGU+TWFyIDE1PC9k
YXRlPjwvcHViLWRhdGVzPjwvZGF0ZXM+PGlzYm4+MTA5Ny0wMjE1IChFbGVjdHJvbmljKSYjeEQ7
MDAyMC03MTM2IChMaW5raW5nKTwvaXNibj48YWNjZXNzaW9uLW51bT4yMTUwMDE5NTwvYWNjZXNz
aW9uLW51bT48dXJscz48cmVsYXRlZC11cmxzPjx1cmw+aHR0cHM6Ly93d3cubmNiaS5ubG0ubmlo
Lmdvdi9wdWJtZWQvMjE1MDAxOTU8L3VybD48L3JlbGF0ZWQtdXJscz48L3VybHM+PGVsZWN0cm9u
aWMtcmVzb3VyY2UtbnVtPjEwLjEwMDIvaWpjLjI2MTQzPC9lbGVjdHJvbmljLXJlc291cmNlLW51
bT48L3JlY29yZD48L0NpdGU+PENpdGU+PEF1dGhvcj5FbC1CZW5kYXJ5PC9BdXRob3I+PFllYXI+
MjAxODwvWWVhcj48UmVjTnVtPjQ5PC9SZWNOdW0+PHJlY29yZD48cmVjLW51bWJlcj40OTwvcmVj
LW51bWJlcj48Zm9yZWlnbi1rZXlzPjxrZXkgYXBwPSJFTiIgZGItaWQ9ImFmc2ZleHJlNHcyZXBl
ZXA1OWp4eDVlcHo1eHB0cHZweHZyMiIgdGltZXN0YW1wPSIxNjI1NjI2NTg1Ij40OTwva2V5Pjwv
Zm9yZWlnbi1rZXlzPjxyZWYtdHlwZSBuYW1lPSJKb3VybmFsIEFydGljbGUiPjE3PC9yZWYtdHlw
ZT48Y29udHJpYnV0b3JzPjxhdXRob3JzPjxhdXRob3I+RWwtQmVuZGFyeSwgTS48L2F1dGhvcj48
YXV0aG9yPk5lYW1hdGFsbGFoLCBNLjwvYXV0aG9yPjxhdXRob3I+RWxhbGZ5LCBILjwvYXV0aG9y
PjxhdXRob3I+QmVzaGVlciwgVC48L2F1dGhvcj48YXV0aG9yPkVsa2hvbGksIEEuPC9hdXRob3I+
PGF1dGhvcj5FbC1EaWFzdHksIE0uPC9hdXRob3I+PGF1dGhvcj5FbHNhcmVlZiwgTS48L2F1dGhv
cj48YXV0aG9yPlphaHJhbiwgTS48L2F1dGhvcj48YXV0aG9yPkVsLUFhcmFnLCBCLjwvYXV0aG9y
PjxhdXRob3I+R29tYWEsIEEuPC9hdXRob3I+PGF1dGhvcj5FbGhhbW1hZHksIEQuPC9hdXRob3I+
PGF1dGhvcj5FbC1TZXRvdWh5LCBNLjwvYXV0aG9yPjxhdXRob3I+SGVnYXp5LCBBLjwvYXV0aG9y
PjxhdXRob3I+RXNtYXQsIEcuPC9hdXRob3I+PC9hdXRob3JzPjwvY29udHJpYnV0b3JzPjxhdXRo
LWFkZHJlc3M+YSBUcm9waWNhbCBNZWRpY2luZSBhbmQgSGVwYXRvbG9neSBEZXBhcnRtZW50LCBG
YWN1bHR5IE9mIE1lZGljaW5lICwgTWFuc291cmEgVW5pdmVyc2l0eSAsIE1hbnNvdXJhICwgRWd5
cHQuJiN4RDtiIE1lZGljYWwgQmlvY2hlbWlzdHJ5IERlcGFydG1lbnQsIEZhY3VsdHkgb2YgTWVk
aWNpbmUgLCBNYW5zb3VyYSBVbml2ZXJzaXR5ICwgTWFuc291cmEgLCBFZ3lwdC4mI3hEO2MgR2Fz
dHJvZW50ZXJvbG9neSBEZXBhcnRtZW50ICwgSGVhbHRoIEluc3VyYW5jZSBIb3NwaXRhbCAsIE1h
bnNvdXJhICwgRWd5cHQuJiN4RDtkIEJpb2NoZW1pc3RyeSBEaXZpc2lvbiwgQ2hlbWlzdHJ5IERl
cGFydG1lbnQsIEZhY3VsdHkgb2YgU2NpZW5jZSAsIE1lbm91ZmlhIFVuaXZlcnNpdHkgLCBTaGVi
aW4gRWwtS29vbSAsIEVneXB0LiYjeEQ7ZSBDaGVtaXN0cnkgRGVwYXJ0bWVudCwgRmFjdWx0eSBv
ZiBTY2llbmNlICwgTWVub3VmaWEgVW5pdmVyc2l0eSAsIFNoZWJpbiBFbC1Lb29tICwgRWd5cHQu
JiN4RDtmIFpvb2xvZ3kgRGVwYXJ0bWVudCwgRmFjdWx0eSBvZiBTY2llbmNlICwgQWxhemhhciBV
bml2ZXJzaXR5ICwgQ2Fpcm8gLCBFZ3lwdC4mI3hEO2cgRGVwYXJ0bWVudCBvZiBDb21tdW5pdHks
IEVudmlyb25tZW50YWwsIGFuZCBPY2N1cGF0aW9uYWwgTWVkaWNpbmUsIEZhY3VsdHkgb2YgTWVk
aWNpbmUgLCBBaW4tU2hhbXMgVW5pdmVyc2l0eSwgQ2Fpcm8sIEVneXB0OyBTdWJzdGFuY2UgQWJ1
c2UgUmVzZWFyY2ggQ2VudGVyIChTQVJDKSwgSmF6YW4gVW5pdmVyc2l0eSAsIEphemFuICwgS2lu
Z2RvbSBvZiBTYXVkaSBBcmFiaWEuJiN4RDtoIEludGVybmFsIE1lZGljaW5lIERlcGFydG1lbnQs
IEZhY3VsdHkgb2YgTWVkaWNpbmUgLCBBbGF6aGFyIFVuaXZlcnNpdHkgLCBDYWlybyAsIEVneXB0
LiYjeEQ7aSBFbmRlbWljIE1lZGljaW5lIGFuZCBFbmRlbWljIEhlcGF0b2dhc3Ryb2VudGVyb2xv
Z3kgRGVwYXJ0bWVudCwgRmFjdWx0eSBvZiBNZWRpY2luZSAsIENhaXJvIFVuaXZlcnNpdHkgLCBD
YWlybyAsIEVneXB0LjwvYXV0aC1hZGRyZXNzPjx0aXRsZXM+PHRpdGxlPlRoZSBhc3NvY2lhdGlv
biBvZiBzaW5nbGUgbnVjbGVvdGlkZSBwb2x5bW9ycGhpc21zIG9mIFRvbGwtbGlrZSByZWNlcHRv
ciAzLCBUb2xsLWxpa2UgcmVjZXB0b3IgNyBhbmQgVG9sbC1saWtlIHJlY2VwdG9yIDggZ2VuZXMg
d2l0aCB0aGUgc3VzY2VwdGliaWxpdHkgdG8gSENWIGluZmVjdGlvbjwvdGl0bGU+PHNlY29uZGFy
eS10aXRsZT5CciBKIEJpb21lZCBTY2k8L3NlY29uZGFyeS10aXRsZT48L3RpdGxlcz48cGFnZXM+
MTc1LTE4MTwvcGFnZXM+PHZvbHVtZT43NTwvdm9sdW1lPjxudW1iZXI+NDwvbnVtYmVyPjxlZGl0
aW9uPjIwMTgvMDYvMjg8L2VkaXRpb24+PGtleXdvcmRzPjxrZXl3b3JkPkFkdWx0PC9rZXl3b3Jk
PjxrZXl3b3JkPkFsbGVsZXM8L2tleXdvcmQ+PGtleXdvcmQ+RmVtYWxlPC9rZXl3b3JkPjxrZXl3
b3JkPkdlbmV0aWMgQXNzb2NpYXRpb24gU3R1ZGllczwva2V5d29yZD48a2V5d29yZD5HZW5ldGlj
IFByZWRpc3Bvc2l0aW9uIHRvIERpc2Vhc2U8L2tleXdvcmQ+PGtleXdvcmQ+R2Vub3R5cGU8L2tl
eXdvcmQ+PGtleXdvcmQ+SGVwYWNpdmlydXMvZ2VuZXRpY3MvcGF0aG9nZW5pY2l0eTwva2V5d29y
ZD48a2V5d29yZD5IZXBhdGl0aXMgQywgQ2hyb25pYy8qZ2VuZXRpY3MvcGF0aG9sb2d5L3Zpcm9s
b2d5PC9rZXl3b3JkPjxrZXl3b3JkPkh1bWFuczwva2V5d29yZD48a2V5d29yZD5NYWxlPC9rZXl3
b3JkPjxrZXl3b3JkPk1pZGRsZSBBZ2VkPC9rZXl3b3JkPjxrZXl3b3JkPlBvbHltb3JwaGlzbSwg
U2luZ2xlIE51Y2xlb3RpZGUvZ2VuZXRpY3M8L2tleXdvcmQ+PGtleXdvcmQ+UmlzayBGYWN0b3Jz
PC9rZXl3b3JkPjxrZXl3b3JkPlRvbGwtTGlrZSBSZWNlcHRvciAzLypnZW5ldGljczwva2V5d29y
ZD48a2V5d29yZD5Ub2xsLUxpa2UgUmVjZXB0b3IgNy8qZ2VuZXRpY3M8L2tleXdvcmQ+PGtleXdv
cmQ+VG9sbC1MaWtlIFJlY2VwdG9yIDgvKmdlbmV0aWNzPC9rZXl3b3JkPjxrZXl3b3JkPkhjdjwv
a2V5d29yZD48a2V5d29yZD5nZW5ldGljIHBvbHltb3JwaGlzbTwva2V5d29yZD48a2V5d29yZD5z
ZXgtbGlua2VkIFRMUjwva2V5d29yZD48a2V5d29yZD5zcG9udGFuZW91cyBjbGVhcmFuY2U8L2tl
eXdvcmQ+PC9rZXl3b3Jkcz48ZGF0ZXM+PHllYXI+MjAxODwveWVhcj48cHViLWRhdGVzPjxkYXRl
Pk9jdDwvZGF0ZT48L3B1Yi1kYXRlcz48L2RhdGVzPjxpc2JuPjA5NjctNDg0NSAoUHJpbnQpJiN4
RDswOTY3LTQ4NDUgKExpbmtpbmcpPC9pc2JuPjxhY2Nlc3Npb24tbnVtPjI5OTQ3MzAyPC9hY2Nl
c3Npb24tbnVtPjx1cmxzPjxyZWxhdGVkLXVybHM+PHVybD5odHRwczovL3d3dy5uY2JpLm5sbS5u
aWguZ292L3B1Ym1lZC8yOTk0NzMwMjwvdXJsPjwvcmVsYXRlZC11cmxzPjwvdXJscz48ZWxlY3Ry
b25pYy1yZXNvdXJjZS1udW0+MTAuMTA4MC8wOTY3NDg0NS4yMDE4LjE0OTIxODY8L2VsZWN0cm9u
aWMtcmVzb3VyY2UtbnVtPjwvcmVjb3JkPjwvQ2l0ZT48L0VuZE5vdGU+AG==
</w:fldData>
              </w:fldChar>
            </w:r>
            <w:r w:rsidRPr="0033645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33645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r>
            <w:r w:rsidRPr="0033645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fldChar w:fldCharType="end"/>
            </w:r>
            <w:r w:rsidRPr="0033645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r>
            <w:r w:rsidRPr="0033645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fldChar w:fldCharType="separate"/>
            </w:r>
            <w:r w:rsidRPr="0033645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78, 79]</w:t>
            </w:r>
            <w:r w:rsidRPr="0033645D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fldChar w:fldCharType="end"/>
            </w:r>
          </w:p>
        </w:tc>
      </w:tr>
      <w:tr w:rsidR="0033645D" w:rsidRPr="0033645D" w14:paraId="6C735C96" w14:textId="77777777" w:rsidTr="001706B8">
        <w:tc>
          <w:tcPr>
            <w:tcW w:w="1394" w:type="dxa"/>
            <w:vMerge w:val="restart"/>
            <w:hideMark/>
          </w:tcPr>
          <w:p w14:paraId="19ECF200" w14:textId="77777777" w:rsidR="00596617" w:rsidRPr="0033645D" w:rsidRDefault="00596617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rs179009 (A/G)</w:t>
            </w:r>
          </w:p>
        </w:tc>
        <w:tc>
          <w:tcPr>
            <w:tcW w:w="894" w:type="dxa"/>
            <w:hideMark/>
          </w:tcPr>
          <w:p w14:paraId="320CA4F8" w14:textId="77777777" w:rsidR="00596617" w:rsidRPr="0033645D" w:rsidRDefault="00596617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Yue et al.</w:t>
            </w:r>
          </w:p>
        </w:tc>
        <w:tc>
          <w:tcPr>
            <w:tcW w:w="616" w:type="dxa"/>
            <w:hideMark/>
          </w:tcPr>
          <w:p w14:paraId="2A219610" w14:textId="77777777" w:rsidR="00596617" w:rsidRPr="0033645D" w:rsidRDefault="00596617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2014</w:t>
            </w:r>
          </w:p>
        </w:tc>
        <w:tc>
          <w:tcPr>
            <w:tcW w:w="1316" w:type="dxa"/>
            <w:hideMark/>
          </w:tcPr>
          <w:p w14:paraId="6586A0BA" w14:textId="77777777" w:rsidR="00596617" w:rsidRPr="0033645D" w:rsidRDefault="00596617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Chinese Han</w:t>
            </w:r>
          </w:p>
        </w:tc>
        <w:tc>
          <w:tcPr>
            <w:tcW w:w="638" w:type="dxa"/>
          </w:tcPr>
          <w:p w14:paraId="78D0F342" w14:textId="77777777" w:rsidR="00596617" w:rsidRPr="0033645D" w:rsidRDefault="00596617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754</w:t>
            </w:r>
          </w:p>
        </w:tc>
        <w:tc>
          <w:tcPr>
            <w:tcW w:w="861" w:type="dxa"/>
          </w:tcPr>
          <w:p w14:paraId="03111634" w14:textId="77777777" w:rsidR="00596617" w:rsidRPr="0033645D" w:rsidRDefault="00596617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1013</w:t>
            </w:r>
          </w:p>
        </w:tc>
        <w:tc>
          <w:tcPr>
            <w:tcW w:w="1079" w:type="dxa"/>
          </w:tcPr>
          <w:p w14:paraId="418D79AB" w14:textId="77777777" w:rsidR="00596617" w:rsidRPr="0033645D" w:rsidRDefault="00596617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ale</w:t>
            </w: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：</w:t>
            </w: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17.00</w:t>
            </w:r>
          </w:p>
          <w:p w14:paraId="6B81787A" w14:textId="77777777" w:rsidR="00596617" w:rsidRPr="0033645D" w:rsidRDefault="00596617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F</w:t>
            </w: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emale</w:t>
            </w: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：</w:t>
            </w: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16.70</w:t>
            </w:r>
          </w:p>
        </w:tc>
        <w:tc>
          <w:tcPr>
            <w:tcW w:w="1815" w:type="dxa"/>
            <w:hideMark/>
          </w:tcPr>
          <w:p w14:paraId="60F7CB9E" w14:textId="77777777" w:rsidR="00596617" w:rsidRPr="0033645D" w:rsidRDefault="00596617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Susceptibility to HCV infection</w:t>
            </w:r>
          </w:p>
        </w:tc>
        <w:tc>
          <w:tcPr>
            <w:tcW w:w="673" w:type="dxa"/>
            <w:hideMark/>
          </w:tcPr>
          <w:p w14:paraId="1D4B4A70" w14:textId="77777777" w:rsidR="00596617" w:rsidRPr="0033645D" w:rsidRDefault="00596617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dWU8L0F1dGhvcj48WWVhcj4yMDE0PC9ZZWFyPjxSZWNO
dW0+NzM8L1JlY051bT48RGlzcGxheVRleHQ+PHN0eWxlIGZhY2U9InN1cGVyc2NyaXB0Ij5bMTA1
LCAxMDZdPC9zdHlsZT48L0Rpc3BsYXlUZXh0PjxyZWNvcmQ+PHJlYy1udW1iZXI+NzM8L3JlYy1u
dW1iZXI+PGZvcmVpZ24ta2V5cz48a2V5IGFwcD0iRU4iIGRiLWlkPSJhZnNmZXhyZTR3MmVwZWVw
NTlqeHg1ZXB6NXhwdHB2cHh2cjIiIHRpbWVzdGFtcD0iMTYyNTYyNjcyMSI+NzM8L2tleT48L2Zv
cmVpZ24ta2V5cz48cmVmLXR5cGUgbmFtZT0iSm91cm5hbCBBcnRpY2xlIj4xNzwvcmVmLXR5cGU+
PGNvbnRyaWJ1dG9ycz48YXV0aG9ycz48YXV0aG9yPll1ZSwgTS48L2F1dGhvcj48YXV0aG9yPkdh
bywgQy4gRi48L2F1dGhvcj48YXV0aG9yPldhbmcsIEouIEouPC9hdXRob3I+PGF1dGhvcj5XYW5n
LCBDLiBKLjwvYXV0aG9yPjxhdXRob3I+RmVuZywgTC48L2F1dGhvcj48YXV0aG9yPldhbmcsIEou
PC9hdXRob3I+PGF1dGhvcj5ZdSwgUi4gQi48L2F1dGhvcj48YXV0aG9yPlBlbmcsIFouIEguPC9h
dXRob3I+PGF1dGhvcj5YdWUsIFguIFguPC9hdXRob3I+PGF1dGhvcj5DYWksIEwuPC9hdXRob3I+
PGF1dGhvcj5GYW4sIE4uIEouPC9hdXRob3I+PGF1dGhvcj5aaGFuZywgWS48L2F1dGhvcj48YXV0
aG9yPkRlbmcsIFguIFouPC9hdXRob3I+PC9hdXRob3JzPjwvY29udHJpYnV0b3JzPjxhdXRoLWFk
ZHJlc3M+U2Nob29sIG9mIExpZmUgU2NpZW5jZSBhbmQgVGVjaG5vbG9neSwgSmlhbmdzdSBQcm92
aW5jZSBIb3NwaXRhbCwgTm8uIDI0IFRvbmdqaWF4aWFuZywgTmFuamluZyAyMTAwMDksIEppYW5n
c3UsIENoaW5hOyBIdWFkb25nIFJlc2VhcmNoIEluc3RpdHV0ZSBmb3IgTWVkaWNpbmUgYW5kIEJp
b3RlY2huaWNzLCBOby4gMjkzIFpob25nc2hhbiBFYXN0IFJvYWQsIE5hbmppbmcgMjEwMDAyLCBK
aWFuZ3N1LCBDaGluYS4mI3hEO0RlcGFydG1lbnQgb2YgQW5hbC1Db2xvcmVjdGFsIFN1cmdlcnks
IFRoZSAxNTB0aCBDZW50cmFsIEhvc3BpdGFsIG9mIENoaW5lc2UgUGVvcGxlJmFwb3M7cyBMaWJl
cmF0aW9uIEFybXksIE5vLiAyIEh1YXhpYSBXZXN0IFJvYWQsIEppYW54aSBEaXN0cmljdCwgTHVv
eWFuZyA0NzEwMzEsIEhlbmFuLCBDaGluYS4mI3hEO0RlcGFydG1lbnQgb2YgRXBpZGVtaW9sb2d5
IGFuZCBCaW9zdGF0aXN0aWNzLCBTY2hvb2wgb2YgUHVibGljIEhlYWx0aCwgTmFuamluZyBNZWRp
Y2FsIFVuaXZlcnNpdHksIE5vLiA4MTggRWFzdCBUaWFueXVhbiBSb2FkLCBOYW5qaW5nIDIxMTE2
NiwgSmlhbmdzdSwgQ2hpbmEuJiN4RDtIdWFkb25nIFJlc2VhcmNoIEluc3RpdHV0ZSBmb3IgTWVk
aWNpbmUgYW5kIEJpb3RlY2huaWNzLCBOby4gMjkzIFpob25nc2hhbiBFYXN0IFJvYWQsIE5hbmpp
bmcgMjEwMDAyLCBKaWFuZ3N1LCBDaGluYS4mI3hEO0RlcGFydG1lbnQgb2YgSW5mZWN0aW9uIGFu
ZCBJbW11bml0eSwgWWl4aW5nIFBlb3BsZSZhcG9zO3MgSG9zcGl0YWwsIE5vLiA3NSBUb25nemhl
bmd1YW4gUm9hZCwgWWl4aW5nIDIxNDIwMCwgSmlhbmdzdSwgQ2hpbmEuJiN4RDtTY2hvb2wgb2Yg
TnVyc2luZywgTmFuamluZyBNZWRpY2FsIFVuaXZlcnNpdHksIE5vLiAxNDAgSGFuemhvbmcgUm9h
ZCwgTmFuamluZyAyMTAwMjksIENoaW5hLiYjeEQ7SHVhZG9uZyBSZXNlYXJjaCBJbnN0aXR1dGUg
Zm9yIE1lZGljaW5lIGFuZCBCaW90ZWNobmljcywgTm8uIDI5MyBaaG9uZ3NoYW4gRWFzdCBSb2Fk
LCBOYW5qaW5nIDIxMDAwMiwgSmlhbmdzdSwgQ2hpbmE7IERlcGFydG1lbnQgb2YgRXBpZGVtaW9s
b2d5IGFuZCBCaW9zdGF0aXN0aWNzLCBTY2hvb2wgb2YgUHVibGljIEhlYWx0aCwgTmFuamluZyBN
ZWRpY2FsIFVuaXZlcnNpdHksIE5vLiA4MTggRWFzdCBUaWFueXVhbiBSb2FkLCBOYW5qaW5nIDIx
MTE2NiwgSmlhbmdzdSwgQ2hpbmEuIEVsZWN0cm9uaWMgYWRkcmVzczogemhhbmd5dW52aXBAMTI2
LmNvbS4mI3hEO0h1YWRvbmcgUmVzZWFyY2ggSW5zdGl0dXRlIGZvciBNZWRpY2luZSBhbmQgQmlv
dGVjaG5pY3MsIE5vLiAyOTMgWmhvbmdzaGFuIEVhc3QgUm9hZCwgTmFuamluZyAyMTAwMDIsIEpp
YW5nc3UsIENoaW5hLiBFbGVjdHJvbmljIGFkZHJlc3M6IGRlbmd4aWFvemhhbzEwMDJAdmlwLnNp
bmEuY29tLjwvYXV0aC1hZGRyZXNzPjx0aXRsZXM+PHRpdGxlPlRvbGwtbGlrZSByZWNlcHRvciA3
IHZhcmlhdGlvbnMgYXJlIGFzc29jaWF0ZWQgd2l0aCB0aGUgc3VzY2VwdGliaWxpdHkgdG8gSENW
IGluZmVjdGlvbiBhbW9uZyBDaGluZXNlIGZlbWFsZXM8L3RpdGxlPjxzZWNvbmRhcnktdGl0bGU+
SW5mZWN0IEdlbmV0IEV2b2w8L3NlY29uZGFyeS10aXRsZT48L3RpdGxlcz48cGVyaW9kaWNhbD48
ZnVsbC10aXRsZT5JbmZlY3QgR2VuZXQgRXZvbDwvZnVsbC10aXRsZT48L3BlcmlvZGljYWw+PHBh
Z2VzPjI2NC03MDwvcGFnZXM+PHZvbHVtZT4yNzwvdm9sdW1lPjxlZGl0aW9uPjIwMTQvMDgvMTI8
L2VkaXRpb24+PGtleXdvcmRzPjxrZXl3b3JkPkFkdWx0PC9rZXl3b3JkPjxrZXl3b3JkPkFsbGVs
ZXM8L2tleXdvcmQ+PGtleXdvcmQ+QXNpYW4gQ29udGluZW50YWwgQW5jZXN0cnkgR3JvdXAvZ2Vu
ZXRpY3M8L2tleXdvcmQ+PGtleXdvcmQ+Q2hpbmE8L2tleXdvcmQ+PGtleXdvcmQ+Q3l0b2tpbmVz
L2Jpb3N5bnRoZXNpczwva2V5d29yZD48a2V5d29yZD5GZW1hbGU8L2tleXdvcmQ+PGtleXdvcmQ+
KkdlbmV0aWMgUHJlZGlzcG9zaXRpb24gdG8gRGlzZWFzZTwva2V5d29yZD48a2V5d29yZD4qR2Vu
ZXRpYyBWYXJpYXRpb248L2tleXdvcmQ+PGtleXdvcmQ+R2Vub3R5cGU8L2tleXdvcmQ+PGtleXdv
cmQ+SGFwbG90eXBlczwva2V5d29yZD48a2V5d29yZD4qSGVwYWNpdmlydXM8L2tleXdvcmQ+PGtl
eXdvcmQ+SGVwYXRpdGlzIEMvZGlhZ25vc2lzLypnZW5ldGljcy92aXJvbG9neTwva2V5d29yZD48
a2V5d29yZD5IdW1hbnM8L2tleXdvcmQ+PGtleXdvcmQ+TWFsZTwva2V5d29yZD48a2V5d29yZD5N
aWRkbGUgQWdlZDwva2V5d29yZD48a2V5d29yZD5PZGRzIFJhdGlvPC9rZXl3b3JkPjxrZXl3b3Jk
PlBhdGllbnQgT3V0Y29tZSBBc3Nlc3NtZW50PC9rZXl3b3JkPjxrZXl3b3JkPlBvbHltb3JwaGlz
bSwgU2luZ2xlIE51Y2xlb3RpZGU8L2tleXdvcmQ+PGtleXdvcmQ+Uk5BLCBNZXNzZW5nZXIvZ2Vu
ZXRpY3M8L2tleXdvcmQ+PGtleXdvcmQ+VG9sbC1MaWtlIFJlY2VwdG9yIDcvKmdlbmV0aWNzPC9r
ZXl3b3JkPjxrZXl3b3JkPkhlcGF0aXRpcyBDIHZpcnVzPC9rZXl3b3JkPjxrZXl3b3JkPk91dGNv
bWU8L2tleXdvcmQ+PGtleXdvcmQ+U2luZ2xlIG51Y2xlb3RpZGUgcG9seW1vcnBoaXNtPC9rZXl3
b3JkPjxrZXl3b3JkPlN1c2NlcHRpYmlsaXR5PC9rZXl3b3JkPjxrZXl3b3JkPlRvbGwtbGlrZSBy
ZWNlcHRvciA3PC9rZXl3b3JkPjwva2V5d29yZHM+PGRhdGVzPjx5ZWFyPjIwMTQ8L3llYXI+PHB1
Yi1kYXRlcz48ZGF0ZT5PY3Q8L2RhdGU+PC9wdWItZGF0ZXM+PC9kYXRlcz48aXNibj4xNTY3LTcy
NTcgKEVsZWN0cm9uaWMpJiN4RDsxNTY3LTEzNDggKExpbmtpbmcpPC9pc2JuPjxhY2Nlc3Npb24t
bnVtPjI1MTA4MDU0PC9hY2Nlc3Npb24tbnVtPjx1cmxzPjxyZWxhdGVkLXVybHM+PHVybD5odHRw
czovL3d3dy5uY2JpLm5sbS5uaWguZ292L3B1Ym1lZC8yNTEwODA1NDwvdXJsPjwvcmVsYXRlZC11
cmxzPjwvdXJscz48ZWxlY3Ryb25pYy1yZXNvdXJjZS1udW0+MTAuMTAxNi9qLm1lZWdpZC4yMDE0
LjA3LjAzNDwvZWxlY3Ryb25pYy1yZXNvdXJjZS1udW0+PC9yZWNvcmQ+PC9DaXRlPjxDaXRlPjxB
dXRob3I+RmFraGlyPC9BdXRob3I+PFllYXI+MjAxODwvWWVhcj48UmVjTnVtPjE5PC9SZWNOdW0+
PHJlY29yZD48cmVjLW51bWJlcj4xOTwvcmVjLW51bWJlcj48Zm9yZWlnbi1rZXlzPjxrZXkgYXBw
PSJFTiIgZGItaWQ9ImFmc2ZleHJlNHcyZXBlZXA1OWp4eDVlcHo1eHB0cHZweHZyMiIgdGltZXN0
YW1wPSIxNjI1NjI2MzYwIj4xOTwva2V5PjwvZm9yZWlnbi1rZXlzPjxyZWYtdHlwZSBuYW1lPSJK
b3VybmFsIEFydGljbGUiPjE3PC9yZWYtdHlwZT48Y29udHJpYnV0b3JzPjxhdXRob3JzPjxhdXRo
b3I+RmFraGlyLCBGLiBaLjwvYXV0aG9yPjxhdXRob3I+TGtoaWRlciwgTS48L2F1dGhvcj48YXV0
aG9yPkJhZHJlLCBXLjwvYXV0aG9yPjxhdXRob3I+QWxhb3VpLCBSLjwvYXV0aG9yPjxhdXRob3I+
TWV1cnMsIEUuIEYuPC9hdXRob3I+PGF1dGhvcj5QaW5lYXUsIFAuPC9hdXRob3I+PGF1dGhvcj5F
enppa291cmksIFMuPC9hdXRob3I+PGF1dGhvcj5CZW5qZWxsb3VuLCBTLjwvYXV0aG9yPjwvYXV0
aG9ycz48L2NvbnRyaWJ1dG9ycz48YXV0aC1hZGRyZXNzPlZpcm9sb2d5IFVuaXQsIFZpcmFsIEhl
cGF0aXRpcyBMYWJvcmF0b3J5LCBJbnN0aXR1dCBQYXN0ZXVyIGR1IE1hcm9jLCBDYXNhYmxhbmNh
LCBNb3JvY2NvLiYjeEQ7RmFjdWx0ZSBkZXMgU2NpZW5jZXMgZCZhcG9zO0VsIEphZGlkYSwgVW5p
dmVyc2l0ZSBDaG91YWliIERvdWtrYWxpLCBFbCBKYWRpZGEsIE1vcm9jY28uJiN4RDtMYWJvcmF0
b2lyZSBkZXMgQmlvc2NpZW5jZXMsIEZhY3VsdGUgZGVzIFNjaWVuY2VzIGV0IFRlY2huaXF1ZXMg
ZGUgTW9oYW1tZWRpYSwgVW5pdmVyc2l0ZSBIYXNzYW4gSUkgZGUgQ2FzYWJsYW5jYSwgQ2FzYWJs
YW5jYSwgTW9yb2Njby4mI3hEO1NlcnZpY2UgZGUgTWVkaWNpbmUgQiwgQ0hVIElibiBSb2NoZCwg
Q2FzYWJsYW5jYSwgTW9yb2Njby4mI3hEO1VuaXQgSGVwYWNpdmlydXMgYW5kIElubmF0ZSBJbW11
bml0eSwgRGVwYXJ0bWVudCBWaXJvbG9neSwgSW5zdGl0dXQgUGFzdGV1ciwgUGFyaXMsIEZyYW5j
ZS4mI3hEO1VuaXRlIE9yZ2FuaXNhdGlvbiBOdWNsZWFpcmUgZXQgT25jb2dlbmVzZSwgSW5zdGl0
dXQgUGFzdGV1ciwgSU5TRVJNIFU5OTMsIFBhcmlzLCBGcmFuY2UuPC9hdXRoLWFkZHJlc3M+PHRp
dGxlcz48dGl0bGU+R2VuZXRpYyB2YXJpYXRpb25zIGluIHRvbGwtbGlrZSByZWNlcHRvcnMgNyBh
bmQgOCBtb2R1bGF0ZSBuYXR1cmFsIGhlcGF0aXRpcyBDIG91dGNvbWVzIGFuZCBsaXZlciBkaXNl
YXNlIHByb2dyZXNzaW9uPC90aXRsZT48c2Vjb25kYXJ5LXRpdGxlPkxpdmVyIEludDwvc2Vjb25k
YXJ5LXRpdGxlPjwvdGl0bGVzPjxwYWdlcz40MzItNDQyPC9wYWdlcz48dm9sdW1lPjM4PC92b2x1
bWU+PG51bWJlcj4zPC9udW1iZXI+PGVkaXRpb24+MjAxNy8wNy8yOTwvZWRpdGlvbj48a2V5d29y
ZHM+PGtleXdvcmQ+QWdlZDwva2V5d29yZD48a2V5d29yZD5BbGxlbGVzPC9rZXl3b3JkPjxrZXl3
b3JkPkNhc2UtQ29udHJvbCBTdHVkaWVzPC9rZXl3b3JkPjxrZXl3b3JkPipEaXNlYXNlIFByb2dy
ZXNzaW9uPC9rZXl3b3JkPjxrZXl3b3JkPkZlbWFsZTwva2V5d29yZD48a2V5d29yZD5HZW5lIEZy
ZXF1ZW5jeTwva2V5d29yZD48a2V5d29yZD5HZW5ldGljIFZhcmlhdGlvbjwva2V5d29yZD48a2V5
d29yZD5HZW5vdHlwZTwva2V5d29yZD48a2V5d29yZD5IZXBhdGl0aXMgQy8qZ2VuZXRpY3M8L2tl
eXdvcmQ+PGtleXdvcmQ+SHVtYW5zPC9rZXl3b3JkPjxrZXl3b3JkPkxpdmVyL3BoeXNpb3BhdGhv
bG9neTwva2V5d29yZD48a2V5d29yZD5Mb2dpc3RpYyBNb2RlbHM8L2tleXdvcmQ+PGtleXdvcmQ+
TWFsZTwva2V5d29yZD48a2V5d29yZD5NaWRkbGUgQWdlZDwva2V5d29yZD48a2V5d29yZD5TZXgg
RmFjdG9yczwva2V5d29yZD48a2V5d29yZD5Ub2xsLUxpa2UgUmVjZXB0b3IgNy8qZ2VuZXRpY3M8
L2tleXdvcmQ+PGtleXdvcmQ+VG9sbC1MaWtlIFJlY2VwdG9yIDgvKmdlbmV0aWNzPC9rZXl3b3Jk
PjxrZXl3b3JkPip0bHI3PC9rZXl3b3JkPjxrZXl3b3JkPip0bHI4PC9rZXl3b3JkPjxrZXl3b3Jk
PipoZXBhdGl0aXMgQyB2aXJ1czwva2V5d29yZD48a2V5d29yZD4qaGVwYXRvY2VsbHVsYXIgY2Fy
Y2lub21hPC9rZXl3b3JkPjwva2V5d29yZHM+PGRhdGVzPjx5ZWFyPjIwMTg8L3llYXI+PHB1Yi1k
YXRlcz48ZGF0ZT5NYXI8L2RhdGU+PC9wdWItZGF0ZXM+PC9kYXRlcz48aXNibj4xNDc4LTMyMzEg
KEVsZWN0cm9uaWMpJiN4RDsxNDc4LTMyMjMgKExpbmtpbmcpPC9pc2JuPjxhY2Nlc3Npb24tbnVt
PjI4NzUyOTU5PC9hY2Nlc3Npb24tbnVtPjx1cmxzPjxyZWxhdGVkLXVybHM+PHVybD5odHRwczov
L3d3dy5uY2JpLm5sbS5uaWguZ292L3B1Ym1lZC8yODc1Mjk1OTwvdXJsPjwvcmVsYXRlZC11cmxz
PjwvdXJscz48ZWxlY3Ryb25pYy1yZXNvdXJjZS1udW0+MTAuMTExMS9saXYuMTM1MzM8L2VsZWN0
cm9uaWMtcmVzb3VyY2UtbnVtPjwvcmVjb3JkPjwvQ2l0ZT48L0VuZE5vdGU+AG==
</w:fldData>
              </w:fldChar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ZdWU8L0F1dGhvcj48WWVhcj4yMDE0PC9ZZWFyPjxSZWNO
dW0+NzM8L1JlY051bT48RGlzcGxheVRleHQ+PHN0eWxlIGZhY2U9InN1cGVyc2NyaXB0Ij5bMTA1
LCAxMDZdPC9zdHlsZT48L0Rpc3BsYXlUZXh0PjxyZWNvcmQ+PHJlYy1udW1iZXI+NzM8L3JlYy1u
dW1iZXI+PGZvcmVpZ24ta2V5cz48a2V5IGFwcD0iRU4iIGRiLWlkPSJhZnNmZXhyZTR3MmVwZWVw
NTlqeHg1ZXB6NXhwdHB2cHh2cjIiIHRpbWVzdGFtcD0iMTYyNTYyNjcyMSI+NzM8L2tleT48L2Zv
cmVpZ24ta2V5cz48cmVmLXR5cGUgbmFtZT0iSm91cm5hbCBBcnRpY2xlIj4xNzwvcmVmLXR5cGU+
PGNvbnRyaWJ1dG9ycz48YXV0aG9ycz48YXV0aG9yPll1ZSwgTS48L2F1dGhvcj48YXV0aG9yPkdh
bywgQy4gRi48L2F1dGhvcj48YXV0aG9yPldhbmcsIEouIEouPC9hdXRob3I+PGF1dGhvcj5XYW5n
LCBDLiBKLjwvYXV0aG9yPjxhdXRob3I+RmVuZywgTC48L2F1dGhvcj48YXV0aG9yPldhbmcsIEou
PC9hdXRob3I+PGF1dGhvcj5ZdSwgUi4gQi48L2F1dGhvcj48YXV0aG9yPlBlbmcsIFouIEguPC9h
dXRob3I+PGF1dGhvcj5YdWUsIFguIFguPC9hdXRob3I+PGF1dGhvcj5DYWksIEwuPC9hdXRob3I+
PGF1dGhvcj5GYW4sIE4uIEouPC9hdXRob3I+PGF1dGhvcj5aaGFuZywgWS48L2F1dGhvcj48YXV0
aG9yPkRlbmcsIFguIFouPC9hdXRob3I+PC9hdXRob3JzPjwvY29udHJpYnV0b3JzPjxhdXRoLWFk
ZHJlc3M+U2Nob29sIG9mIExpZmUgU2NpZW5jZSBhbmQgVGVjaG5vbG9neSwgSmlhbmdzdSBQcm92
aW5jZSBIb3NwaXRhbCwgTm8uIDI0IFRvbmdqaWF4aWFuZywgTmFuamluZyAyMTAwMDksIEppYW5n
c3UsIENoaW5hOyBIdWFkb25nIFJlc2VhcmNoIEluc3RpdHV0ZSBmb3IgTWVkaWNpbmUgYW5kIEJp
b3RlY2huaWNzLCBOby4gMjkzIFpob25nc2hhbiBFYXN0IFJvYWQsIE5hbmppbmcgMjEwMDAyLCBK
aWFuZ3N1LCBDaGluYS4mI3hEO0RlcGFydG1lbnQgb2YgQW5hbC1Db2xvcmVjdGFsIFN1cmdlcnks
IFRoZSAxNTB0aCBDZW50cmFsIEhvc3BpdGFsIG9mIENoaW5lc2UgUGVvcGxlJmFwb3M7cyBMaWJl
cmF0aW9uIEFybXksIE5vLiAyIEh1YXhpYSBXZXN0IFJvYWQsIEppYW54aSBEaXN0cmljdCwgTHVv
eWFuZyA0NzEwMzEsIEhlbmFuLCBDaGluYS4mI3hEO0RlcGFydG1lbnQgb2YgRXBpZGVtaW9sb2d5
IGFuZCBCaW9zdGF0aXN0aWNzLCBTY2hvb2wgb2YgUHVibGljIEhlYWx0aCwgTmFuamluZyBNZWRp
Y2FsIFVuaXZlcnNpdHksIE5vLiA4MTggRWFzdCBUaWFueXVhbiBSb2FkLCBOYW5qaW5nIDIxMTE2
NiwgSmlhbmdzdSwgQ2hpbmEuJiN4RDtIdWFkb25nIFJlc2VhcmNoIEluc3RpdHV0ZSBmb3IgTWVk
aWNpbmUgYW5kIEJpb3RlY2huaWNzLCBOby4gMjkzIFpob25nc2hhbiBFYXN0IFJvYWQsIE5hbmpp
bmcgMjEwMDAyLCBKaWFuZ3N1LCBDaGluYS4mI3hEO0RlcGFydG1lbnQgb2YgSW5mZWN0aW9uIGFu
ZCBJbW11bml0eSwgWWl4aW5nIFBlb3BsZSZhcG9zO3MgSG9zcGl0YWwsIE5vLiA3NSBUb25nemhl
bmd1YW4gUm9hZCwgWWl4aW5nIDIxNDIwMCwgSmlhbmdzdSwgQ2hpbmEuJiN4RDtTY2hvb2wgb2Yg
TnVyc2luZywgTmFuamluZyBNZWRpY2FsIFVuaXZlcnNpdHksIE5vLiAxNDAgSGFuemhvbmcgUm9h
ZCwgTmFuamluZyAyMTAwMjksIENoaW5hLiYjeEQ7SHVhZG9uZyBSZXNlYXJjaCBJbnN0aXR1dGUg
Zm9yIE1lZGljaW5lIGFuZCBCaW90ZWNobmljcywgTm8uIDI5MyBaaG9uZ3NoYW4gRWFzdCBSb2Fk
LCBOYW5qaW5nIDIxMDAwMiwgSmlhbmdzdSwgQ2hpbmE7IERlcGFydG1lbnQgb2YgRXBpZGVtaW9s
b2d5IGFuZCBCaW9zdGF0aXN0aWNzLCBTY2hvb2wgb2YgUHVibGljIEhlYWx0aCwgTmFuamluZyBN
ZWRpY2FsIFVuaXZlcnNpdHksIE5vLiA4MTggRWFzdCBUaWFueXVhbiBSb2FkLCBOYW5qaW5nIDIx
MTE2NiwgSmlhbmdzdSwgQ2hpbmEuIEVsZWN0cm9uaWMgYWRkcmVzczogemhhbmd5dW52aXBAMTI2
LmNvbS4mI3hEO0h1YWRvbmcgUmVzZWFyY2ggSW5zdGl0dXRlIGZvciBNZWRpY2luZSBhbmQgQmlv
dGVjaG5pY3MsIE5vLiAyOTMgWmhvbmdzaGFuIEVhc3QgUm9hZCwgTmFuamluZyAyMTAwMDIsIEpp
YW5nc3UsIENoaW5hLiBFbGVjdHJvbmljIGFkZHJlc3M6IGRlbmd4aWFvemhhbzEwMDJAdmlwLnNp
bmEuY29tLjwvYXV0aC1hZGRyZXNzPjx0aXRsZXM+PHRpdGxlPlRvbGwtbGlrZSByZWNlcHRvciA3
IHZhcmlhdGlvbnMgYXJlIGFzc29jaWF0ZWQgd2l0aCB0aGUgc3VzY2VwdGliaWxpdHkgdG8gSENW
IGluZmVjdGlvbiBhbW9uZyBDaGluZXNlIGZlbWFsZXM8L3RpdGxlPjxzZWNvbmRhcnktdGl0bGU+
SW5mZWN0IEdlbmV0IEV2b2w8L3NlY29uZGFyeS10aXRsZT48L3RpdGxlcz48cGVyaW9kaWNhbD48
ZnVsbC10aXRsZT5JbmZlY3QgR2VuZXQgRXZvbDwvZnVsbC10aXRsZT48L3BlcmlvZGljYWw+PHBh
Z2VzPjI2NC03MDwvcGFnZXM+PHZvbHVtZT4yNzwvdm9sdW1lPjxlZGl0aW9uPjIwMTQvMDgvMTI8
L2VkaXRpb24+PGtleXdvcmRzPjxrZXl3b3JkPkFkdWx0PC9rZXl3b3JkPjxrZXl3b3JkPkFsbGVs
ZXM8L2tleXdvcmQ+PGtleXdvcmQ+QXNpYW4gQ29udGluZW50YWwgQW5jZXN0cnkgR3JvdXAvZ2Vu
ZXRpY3M8L2tleXdvcmQ+PGtleXdvcmQ+Q2hpbmE8L2tleXdvcmQ+PGtleXdvcmQ+Q3l0b2tpbmVz
L2Jpb3N5bnRoZXNpczwva2V5d29yZD48a2V5d29yZD5GZW1hbGU8L2tleXdvcmQ+PGtleXdvcmQ+
KkdlbmV0aWMgUHJlZGlzcG9zaXRpb24gdG8gRGlzZWFzZTwva2V5d29yZD48a2V5d29yZD4qR2Vu
ZXRpYyBWYXJpYXRpb248L2tleXdvcmQ+PGtleXdvcmQ+R2Vub3R5cGU8L2tleXdvcmQ+PGtleXdv
cmQ+SGFwbG90eXBlczwva2V5d29yZD48a2V5d29yZD4qSGVwYWNpdmlydXM8L2tleXdvcmQ+PGtl
eXdvcmQ+SGVwYXRpdGlzIEMvZGlhZ25vc2lzLypnZW5ldGljcy92aXJvbG9neTwva2V5d29yZD48
a2V5d29yZD5IdW1hbnM8L2tleXdvcmQ+PGtleXdvcmQ+TWFsZTwva2V5d29yZD48a2V5d29yZD5N
aWRkbGUgQWdlZDwva2V5d29yZD48a2V5d29yZD5PZGRzIFJhdGlvPC9rZXl3b3JkPjxrZXl3b3Jk
PlBhdGllbnQgT3V0Y29tZSBBc3Nlc3NtZW50PC9rZXl3b3JkPjxrZXl3b3JkPlBvbHltb3JwaGlz
bSwgU2luZ2xlIE51Y2xlb3RpZGU8L2tleXdvcmQ+PGtleXdvcmQ+Uk5BLCBNZXNzZW5nZXIvZ2Vu
ZXRpY3M8L2tleXdvcmQ+PGtleXdvcmQ+VG9sbC1MaWtlIFJlY2VwdG9yIDcvKmdlbmV0aWNzPC9r
ZXl3b3JkPjxrZXl3b3JkPkhlcGF0aXRpcyBDIHZpcnVzPC9rZXl3b3JkPjxrZXl3b3JkPk91dGNv
bWU8L2tleXdvcmQ+PGtleXdvcmQ+U2luZ2xlIG51Y2xlb3RpZGUgcG9seW1vcnBoaXNtPC9rZXl3
b3JkPjxrZXl3b3JkPlN1c2NlcHRpYmlsaXR5PC9rZXl3b3JkPjxrZXl3b3JkPlRvbGwtbGlrZSBy
ZWNlcHRvciA3PC9rZXl3b3JkPjwva2V5d29yZHM+PGRhdGVzPjx5ZWFyPjIwMTQ8L3llYXI+PHB1
Yi1kYXRlcz48ZGF0ZT5PY3Q8L2RhdGU+PC9wdWItZGF0ZXM+PC9kYXRlcz48aXNibj4xNTY3LTcy
NTcgKEVsZWN0cm9uaWMpJiN4RDsxNTY3LTEzNDggKExpbmtpbmcpPC9pc2JuPjxhY2Nlc3Npb24t
bnVtPjI1MTA4MDU0PC9hY2Nlc3Npb24tbnVtPjx1cmxzPjxyZWxhdGVkLXVybHM+PHVybD5odHRw
czovL3d3dy5uY2JpLm5sbS5uaWguZ292L3B1Ym1lZC8yNTEwODA1NDwvdXJsPjwvcmVsYXRlZC11
cmxzPjwvdXJscz48ZWxlY3Ryb25pYy1yZXNvdXJjZS1udW0+MTAuMTAxNi9qLm1lZWdpZC4yMDE0
LjA3LjAzNDwvZWxlY3Ryb25pYy1yZXNvdXJjZS1udW0+PC9yZWNvcmQ+PC9DaXRlPjxDaXRlPjxB
dXRob3I+RmFraGlyPC9BdXRob3I+PFllYXI+MjAxODwvWWVhcj48UmVjTnVtPjE5PC9SZWNOdW0+
PHJlY29yZD48cmVjLW51bWJlcj4xOTwvcmVjLW51bWJlcj48Zm9yZWlnbi1rZXlzPjxrZXkgYXBw
PSJFTiIgZGItaWQ9ImFmc2ZleHJlNHcyZXBlZXA1OWp4eDVlcHo1eHB0cHZweHZyMiIgdGltZXN0
YW1wPSIxNjI1NjI2MzYwIj4xOTwva2V5PjwvZm9yZWlnbi1rZXlzPjxyZWYtdHlwZSBuYW1lPSJK
b3VybmFsIEFydGljbGUiPjE3PC9yZWYtdHlwZT48Y29udHJpYnV0b3JzPjxhdXRob3JzPjxhdXRo
b3I+RmFraGlyLCBGLiBaLjwvYXV0aG9yPjxhdXRob3I+TGtoaWRlciwgTS48L2F1dGhvcj48YXV0
aG9yPkJhZHJlLCBXLjwvYXV0aG9yPjxhdXRob3I+QWxhb3VpLCBSLjwvYXV0aG9yPjxhdXRob3I+
TWV1cnMsIEUuIEYuPC9hdXRob3I+PGF1dGhvcj5QaW5lYXUsIFAuPC9hdXRob3I+PGF1dGhvcj5F
enppa291cmksIFMuPC9hdXRob3I+PGF1dGhvcj5CZW5qZWxsb3VuLCBTLjwvYXV0aG9yPjwvYXV0
aG9ycz48L2NvbnRyaWJ1dG9ycz48YXV0aC1hZGRyZXNzPlZpcm9sb2d5IFVuaXQsIFZpcmFsIEhl
cGF0aXRpcyBMYWJvcmF0b3J5LCBJbnN0aXR1dCBQYXN0ZXVyIGR1IE1hcm9jLCBDYXNhYmxhbmNh
LCBNb3JvY2NvLiYjeEQ7RmFjdWx0ZSBkZXMgU2NpZW5jZXMgZCZhcG9zO0VsIEphZGlkYSwgVW5p
dmVyc2l0ZSBDaG91YWliIERvdWtrYWxpLCBFbCBKYWRpZGEsIE1vcm9jY28uJiN4RDtMYWJvcmF0
b2lyZSBkZXMgQmlvc2NpZW5jZXMsIEZhY3VsdGUgZGVzIFNjaWVuY2VzIGV0IFRlY2huaXF1ZXMg
ZGUgTW9oYW1tZWRpYSwgVW5pdmVyc2l0ZSBIYXNzYW4gSUkgZGUgQ2FzYWJsYW5jYSwgQ2FzYWJs
YW5jYSwgTW9yb2Njby4mI3hEO1NlcnZpY2UgZGUgTWVkaWNpbmUgQiwgQ0hVIElibiBSb2NoZCwg
Q2FzYWJsYW5jYSwgTW9yb2Njby4mI3hEO1VuaXQgSGVwYWNpdmlydXMgYW5kIElubmF0ZSBJbW11
bml0eSwgRGVwYXJ0bWVudCBWaXJvbG9neSwgSW5zdGl0dXQgUGFzdGV1ciwgUGFyaXMsIEZyYW5j
ZS4mI3hEO1VuaXRlIE9yZ2FuaXNhdGlvbiBOdWNsZWFpcmUgZXQgT25jb2dlbmVzZSwgSW5zdGl0
dXQgUGFzdGV1ciwgSU5TRVJNIFU5OTMsIFBhcmlzLCBGcmFuY2UuPC9hdXRoLWFkZHJlc3M+PHRp
dGxlcz48dGl0bGU+R2VuZXRpYyB2YXJpYXRpb25zIGluIHRvbGwtbGlrZSByZWNlcHRvcnMgNyBh
bmQgOCBtb2R1bGF0ZSBuYXR1cmFsIGhlcGF0aXRpcyBDIG91dGNvbWVzIGFuZCBsaXZlciBkaXNl
YXNlIHByb2dyZXNzaW9uPC90aXRsZT48c2Vjb25kYXJ5LXRpdGxlPkxpdmVyIEludDwvc2Vjb25k
YXJ5LXRpdGxlPjwvdGl0bGVzPjxwYWdlcz40MzItNDQyPC9wYWdlcz48dm9sdW1lPjM4PC92b2x1
bWU+PG51bWJlcj4zPC9udW1iZXI+PGVkaXRpb24+MjAxNy8wNy8yOTwvZWRpdGlvbj48a2V5d29y
ZHM+PGtleXdvcmQ+QWdlZDwva2V5d29yZD48a2V5d29yZD5BbGxlbGVzPC9rZXl3b3JkPjxrZXl3
b3JkPkNhc2UtQ29udHJvbCBTdHVkaWVzPC9rZXl3b3JkPjxrZXl3b3JkPipEaXNlYXNlIFByb2dy
ZXNzaW9uPC9rZXl3b3JkPjxrZXl3b3JkPkZlbWFsZTwva2V5d29yZD48a2V5d29yZD5HZW5lIEZy
ZXF1ZW5jeTwva2V5d29yZD48a2V5d29yZD5HZW5ldGljIFZhcmlhdGlvbjwva2V5d29yZD48a2V5
d29yZD5HZW5vdHlwZTwva2V5d29yZD48a2V5d29yZD5IZXBhdGl0aXMgQy8qZ2VuZXRpY3M8L2tl
eXdvcmQ+PGtleXdvcmQ+SHVtYW5zPC9rZXl3b3JkPjxrZXl3b3JkPkxpdmVyL3BoeXNpb3BhdGhv
bG9neTwva2V5d29yZD48a2V5d29yZD5Mb2dpc3RpYyBNb2RlbHM8L2tleXdvcmQ+PGtleXdvcmQ+
TWFsZTwva2V5d29yZD48a2V5d29yZD5NaWRkbGUgQWdlZDwva2V5d29yZD48a2V5d29yZD5TZXgg
RmFjdG9yczwva2V5d29yZD48a2V5d29yZD5Ub2xsLUxpa2UgUmVjZXB0b3IgNy8qZ2VuZXRpY3M8
L2tleXdvcmQ+PGtleXdvcmQ+VG9sbC1MaWtlIFJlY2VwdG9yIDgvKmdlbmV0aWNzPC9rZXl3b3Jk
PjxrZXl3b3JkPip0bHI3PC9rZXl3b3JkPjxrZXl3b3JkPip0bHI4PC9rZXl3b3JkPjxrZXl3b3Jk
PipoZXBhdGl0aXMgQyB2aXJ1czwva2V5d29yZD48a2V5d29yZD4qaGVwYXRvY2VsbHVsYXIgY2Fy
Y2lub21hPC9rZXl3b3JkPjwva2V5d29yZHM+PGRhdGVzPjx5ZWFyPjIwMTg8L3llYXI+PHB1Yi1k
YXRlcz48ZGF0ZT5NYXI8L2RhdGU+PC9wdWItZGF0ZXM+PC9kYXRlcz48aXNibj4xNDc4LTMyMzEg
KEVsZWN0cm9uaWMpJiN4RDsxNDc4LTMyMjMgKExpbmtpbmcpPC9pc2JuPjxhY2Nlc3Npb24tbnVt
PjI4NzUyOTU5PC9hY2Nlc3Npb24tbnVtPjx1cmxzPjxyZWxhdGVkLXVybHM+PHVybD5odHRwczov
L3d3dy5uY2JpLm5sbS5uaWguZ292L3B1Ym1lZC8yODc1Mjk1OTwvdXJsPjwvcmVsYXRlZC11cmxz
PjwvdXJscz48ZWxlY3Ryb25pYy1yZXNvdXJjZS1udW0+MTAuMTExMS9saXYuMTM1MzM8L2VsZWN0
cm9uaWMtcmVzb3VyY2UtbnVtPjwvcmVjb3JkPjwvQ2l0ZT48L0VuZE5vdGU+AG==
</w:fldData>
              </w:fldChar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3645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105, 106]</w:t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3645D" w:rsidRPr="0033645D" w14:paraId="4124CE3D" w14:textId="77777777" w:rsidTr="001706B8">
        <w:tc>
          <w:tcPr>
            <w:tcW w:w="1394" w:type="dxa"/>
            <w:vMerge/>
            <w:vAlign w:val="center"/>
            <w:hideMark/>
          </w:tcPr>
          <w:p w14:paraId="20B3E5A6" w14:textId="77777777" w:rsidR="00596617" w:rsidRPr="0033645D" w:rsidRDefault="00596617" w:rsidP="0088241D">
            <w:pPr>
              <w:widowControl/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94" w:type="dxa"/>
            <w:hideMark/>
          </w:tcPr>
          <w:p w14:paraId="307DCE39" w14:textId="77777777" w:rsidR="00596617" w:rsidRPr="0033645D" w:rsidRDefault="00596617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Wei et al.</w:t>
            </w:r>
          </w:p>
        </w:tc>
        <w:tc>
          <w:tcPr>
            <w:tcW w:w="616" w:type="dxa"/>
            <w:hideMark/>
          </w:tcPr>
          <w:p w14:paraId="655D2E08" w14:textId="77777777" w:rsidR="00596617" w:rsidRPr="0033645D" w:rsidRDefault="00596617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2014</w:t>
            </w:r>
          </w:p>
        </w:tc>
        <w:tc>
          <w:tcPr>
            <w:tcW w:w="1316" w:type="dxa"/>
            <w:hideMark/>
          </w:tcPr>
          <w:p w14:paraId="42BBD421" w14:textId="77777777" w:rsidR="00596617" w:rsidRPr="0033645D" w:rsidRDefault="00596617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Chinese Han</w:t>
            </w:r>
          </w:p>
        </w:tc>
        <w:tc>
          <w:tcPr>
            <w:tcW w:w="638" w:type="dxa"/>
          </w:tcPr>
          <w:p w14:paraId="3AC5CD0E" w14:textId="77777777" w:rsidR="00596617" w:rsidRPr="0033645D" w:rsidRDefault="00596617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150</w:t>
            </w:r>
          </w:p>
        </w:tc>
        <w:tc>
          <w:tcPr>
            <w:tcW w:w="861" w:type="dxa"/>
          </w:tcPr>
          <w:p w14:paraId="51586E79" w14:textId="77777777" w:rsidR="00596617" w:rsidRPr="0033645D" w:rsidRDefault="00596617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161</w:t>
            </w:r>
          </w:p>
        </w:tc>
        <w:tc>
          <w:tcPr>
            <w:tcW w:w="1079" w:type="dxa"/>
          </w:tcPr>
          <w:p w14:paraId="4892F05F" w14:textId="77777777" w:rsidR="00596617" w:rsidRPr="0033645D" w:rsidRDefault="00596617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ale</w:t>
            </w: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：</w:t>
            </w: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29.07</w:t>
            </w:r>
          </w:p>
          <w:p w14:paraId="481C533D" w14:textId="77777777" w:rsidR="00596617" w:rsidRPr="0033645D" w:rsidRDefault="00596617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F</w:t>
            </w: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emale</w:t>
            </w: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：</w:t>
            </w: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41.33</w:t>
            </w:r>
          </w:p>
        </w:tc>
        <w:tc>
          <w:tcPr>
            <w:tcW w:w="1815" w:type="dxa"/>
            <w:hideMark/>
          </w:tcPr>
          <w:p w14:paraId="01B22621" w14:textId="77777777" w:rsidR="00596617" w:rsidRPr="0033645D" w:rsidRDefault="00596617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Susceptibility to HCV infection</w:t>
            </w:r>
          </w:p>
        </w:tc>
        <w:tc>
          <w:tcPr>
            <w:tcW w:w="673" w:type="dxa"/>
            <w:hideMark/>
          </w:tcPr>
          <w:p w14:paraId="2A6D60BC" w14:textId="77777777" w:rsidR="00596617" w:rsidRPr="0033645D" w:rsidRDefault="00596617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ZWk8L0F1dGhvcj48WWVhcj4yMDE0PC9ZZWFyPjxSZWNO
dW0+NDI8L1JlY051bT48RGlzcGxheVRleHQ+PHN0eWxlIGZhY2U9InN1cGVyc2NyaXB0Ij5bMTA3
XTwvc3R5bGU+PC9EaXNwbGF5VGV4dD48cmVjb3JkPjxyZWMtbnVtYmVyPjQyPC9yZWMtbnVtYmVy
Pjxmb3JlaWduLWtleXM+PGtleSBhcHA9IkVOIiBkYi1pZD0iYWZzZmV4cmU0dzJlcGVlcDU5anh4
NWVwejV4cHRwdnB4dnIyIiB0aW1lc3RhbXA9IjE2MjU2MjY1MzkiPjQyPC9rZXk+PC9mb3JlaWdu
LWtleXM+PHJlZi10eXBlIG5hbWU9IkpvdXJuYWwgQXJ0aWNsZSI+MTc8L3JlZi10eXBlPjxjb250
cmlidXRvcnM+PGF1dGhvcnM+PGF1dGhvcj5XZWksIFguIFMuPC9hdXRob3I+PGF1dGhvcj5XZWks
IEMuIEQuPC9hdXRob3I+PGF1dGhvcj5Ub25nLCBZLiBRLjwvYXV0aG9yPjxhdXRob3I+Wmh1LCBD
LiBMLjwvYXV0aG9yPjxhdXRob3I+WmhhbmcsIFAuIEEuPC9hdXRob3I+PC9hdXRob3JzPjwvY29u
dHJpYnV0b3JzPjxhdXRoLWFkZHJlc3M+RGVwYXJ0bWVudCBvZiBDbGluaWNhbCBMYWJvcmF0b3J5
LCBSZW5taW4gSG9zcGl0YWwgb2YgV3VoYW4gVW5pdmVyc2l0eSwgV3VoYW4gNDMwMDYwLCBIdWJl
aSwgQ2hpbmEuIHpoYW5ncGluZ2FuQHlhaG9vLmNvbS5jbi48L2F1dGgtYWRkcmVzcz48dGl0bGVz
Pjx0aXRsZT5TaW5nbGUgbnVjbGVvdGlkZSBwb2x5bW9ycGhpc21zIG9mIHRvbGwtbGlrZSByZWNl
cHRvciA3IGFuZCB0b2xsLWxpa2UgcmVjZXB0b3IgOSBpbiBoZXBhdGl0aXMgQyB2aXJ1cyBpbmZl
Y3Rpb24gcGF0aWVudHMgZnJvbSBjZW50cmFsIENoaW5hPC90aXRsZT48c2Vjb25kYXJ5LXRpdGxl
PllvbnNlaSBNZWQgSjwvc2Vjb25kYXJ5LXRpdGxlPjwvdGl0bGVzPjxwYWdlcz40MjgtMzQ8L3Bh
Z2VzPjx2b2x1bWU+NTU8L3ZvbHVtZT48bnVtYmVyPjI8L251bWJlcj48ZWRpdGlvbj4yMDE0LzAy
LzE4PC9lZGl0aW9uPjxrZXl3b3Jkcz48a2V5d29yZD5Bc2lhbiBDb250aW5lbnRhbCBBbmNlc3Ry
eSBHcm91cC9nZW5ldGljczwva2V5d29yZD48a2V5d29yZD5DaGluYTwva2V5d29yZD48a2V5d29y
ZD5Db25maWRlbmNlIEludGVydmFsczwva2V5d29yZD48a2V5d29yZD5GZW1hbGU8L2tleXdvcmQ+
PGtleXdvcmQ+R2VuZSBGcmVxdWVuY3k8L2tleXdvcmQ+PGtleXdvcmQ+R2VuZXRpYyBQcmVkaXNw
b3NpdGlvbiB0byBEaXNlYXNlPC9rZXl3b3JkPjxrZXl3b3JkPkhlcGF0aXRpcyBDLypnZW5ldGlj
czwva2V5d29yZD48a2V5d29yZD5IZXBhdGl0aXMgQywgQ2hyb25pYy9nZW5ldGljczwva2V5d29y
ZD48a2V5d29yZD5IdW1hbnM8L2tleXdvcmQ+PGtleXdvcmQ+TGl2ZXIvcGh5c2lvbG9neTwva2V5
d29yZD48a2V5d29yZD5NYWxlPC9rZXl3b3JkPjxrZXl3b3JkPipQb2x5bW9ycGhpc20sIFNpbmds
ZSBOdWNsZW90aWRlPC9rZXl3b3JkPjxrZXl3b3JkPlRvbGwtTGlrZSBSZWNlcHRvciA3LypnZW5l
dGljczwva2V5d29yZD48a2V5d29yZD5Ub2xsLUxpa2UgUmVjZXB0b3IgOS8qZ2VuZXRpY3M8L2tl
eXdvcmQ+PGtleXdvcmQ+SGVwYXRpdGlzIEMgdmlydXM8L2tleXdvcmQ+PGtleXdvcmQ+VGxyNzwv
a2V5d29yZD48a2V5d29yZD5UbHI5PC9rZXl3b3JkPjxrZXl3b3JkPnNpbmdsZSBudWNsZW90aWRl
IHBvbHltb3JwaGlzbTwva2V5d29yZD48L2tleXdvcmRzPjxkYXRlcz48eWVhcj4yMDE0PC95ZWFy
PjxwdWItZGF0ZXM+PGRhdGU+TWFyPC9kYXRlPjwvcHViLWRhdGVzPjwvZGF0ZXM+PGlzYm4+MTk3
Ni0yNDM3IChFbGVjdHJvbmljKSYjeEQ7MDUxMy01Nzk2IChMaW5raW5nKTwvaXNibj48YWNjZXNz
aW9uLW51bT4yNDUzMjUxNDwvYWNjZXNzaW9uLW51bT48dXJscz48cmVsYXRlZC11cmxzPjx1cmw+
aHR0cHM6Ly93d3cubmNiaS5ubG0ubmloLmdvdi9wdWJtZWQvMjQ1MzI1MTQ8L3VybD48L3JlbGF0
ZWQtdXJscz48L3VybHM+PGN1c3RvbTI+UE1DMzkzNjY0NzwvY3VzdG9tMj48ZWxlY3Ryb25pYy1y
ZXNvdXJjZS1udW0+MTAuMzM0OS95bWouMjAxNC41NS4yLjQyODwvZWxlY3Ryb25pYy1yZXNvdXJj
ZS1udW0+PC9yZWNvcmQ+PC9DaXRlPjwvRW5kTm90ZT5=
</w:fldData>
              </w:fldChar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XZWk8L0F1dGhvcj48WWVhcj4yMDE0PC9ZZWFyPjxSZWNO
dW0+NDI8L1JlY051bT48RGlzcGxheVRleHQ+PHN0eWxlIGZhY2U9InN1cGVyc2NyaXB0Ij5bMTA3
XTwvc3R5bGU+PC9EaXNwbGF5VGV4dD48cmVjb3JkPjxyZWMtbnVtYmVyPjQyPC9yZWMtbnVtYmVy
Pjxmb3JlaWduLWtleXM+PGtleSBhcHA9IkVOIiBkYi1pZD0iYWZzZmV4cmU0dzJlcGVlcDU5anh4
NWVwejV4cHRwdnB4dnIyIiB0aW1lc3RhbXA9IjE2MjU2MjY1MzkiPjQyPC9rZXk+PC9mb3JlaWdu
LWtleXM+PHJlZi10eXBlIG5hbWU9IkpvdXJuYWwgQXJ0aWNsZSI+MTc8L3JlZi10eXBlPjxjb250
cmlidXRvcnM+PGF1dGhvcnM+PGF1dGhvcj5XZWksIFguIFMuPC9hdXRob3I+PGF1dGhvcj5XZWks
IEMuIEQuPC9hdXRob3I+PGF1dGhvcj5Ub25nLCBZLiBRLjwvYXV0aG9yPjxhdXRob3I+Wmh1LCBD
LiBMLjwvYXV0aG9yPjxhdXRob3I+WmhhbmcsIFAuIEEuPC9hdXRob3I+PC9hdXRob3JzPjwvY29u
dHJpYnV0b3JzPjxhdXRoLWFkZHJlc3M+RGVwYXJ0bWVudCBvZiBDbGluaWNhbCBMYWJvcmF0b3J5
LCBSZW5taW4gSG9zcGl0YWwgb2YgV3VoYW4gVW5pdmVyc2l0eSwgV3VoYW4gNDMwMDYwLCBIdWJl
aSwgQ2hpbmEuIHpoYW5ncGluZ2FuQHlhaG9vLmNvbS5jbi48L2F1dGgtYWRkcmVzcz48dGl0bGVz
Pjx0aXRsZT5TaW5nbGUgbnVjbGVvdGlkZSBwb2x5bW9ycGhpc21zIG9mIHRvbGwtbGlrZSByZWNl
cHRvciA3IGFuZCB0b2xsLWxpa2UgcmVjZXB0b3IgOSBpbiBoZXBhdGl0aXMgQyB2aXJ1cyBpbmZl
Y3Rpb24gcGF0aWVudHMgZnJvbSBjZW50cmFsIENoaW5hPC90aXRsZT48c2Vjb25kYXJ5LXRpdGxl
PllvbnNlaSBNZWQgSjwvc2Vjb25kYXJ5LXRpdGxlPjwvdGl0bGVzPjxwYWdlcz40MjgtMzQ8L3Bh
Z2VzPjx2b2x1bWU+NTU8L3ZvbHVtZT48bnVtYmVyPjI8L251bWJlcj48ZWRpdGlvbj4yMDE0LzAy
LzE4PC9lZGl0aW9uPjxrZXl3b3Jkcz48a2V5d29yZD5Bc2lhbiBDb250aW5lbnRhbCBBbmNlc3Ry
eSBHcm91cC9nZW5ldGljczwva2V5d29yZD48a2V5d29yZD5DaGluYTwva2V5d29yZD48a2V5d29y
ZD5Db25maWRlbmNlIEludGVydmFsczwva2V5d29yZD48a2V5d29yZD5GZW1hbGU8L2tleXdvcmQ+
PGtleXdvcmQ+R2VuZSBGcmVxdWVuY3k8L2tleXdvcmQ+PGtleXdvcmQ+R2VuZXRpYyBQcmVkaXNw
b3NpdGlvbiB0byBEaXNlYXNlPC9rZXl3b3JkPjxrZXl3b3JkPkhlcGF0aXRpcyBDLypnZW5ldGlj
czwva2V5d29yZD48a2V5d29yZD5IZXBhdGl0aXMgQywgQ2hyb25pYy9nZW5ldGljczwva2V5d29y
ZD48a2V5d29yZD5IdW1hbnM8L2tleXdvcmQ+PGtleXdvcmQ+TGl2ZXIvcGh5c2lvbG9neTwva2V5
d29yZD48a2V5d29yZD5NYWxlPC9rZXl3b3JkPjxrZXl3b3JkPipQb2x5bW9ycGhpc20sIFNpbmds
ZSBOdWNsZW90aWRlPC9rZXl3b3JkPjxrZXl3b3JkPlRvbGwtTGlrZSBSZWNlcHRvciA3LypnZW5l
dGljczwva2V5d29yZD48a2V5d29yZD5Ub2xsLUxpa2UgUmVjZXB0b3IgOS8qZ2VuZXRpY3M8L2tl
eXdvcmQ+PGtleXdvcmQ+SGVwYXRpdGlzIEMgdmlydXM8L2tleXdvcmQ+PGtleXdvcmQ+VGxyNzwv
a2V5d29yZD48a2V5d29yZD5UbHI5PC9rZXl3b3JkPjxrZXl3b3JkPnNpbmdsZSBudWNsZW90aWRl
IHBvbHltb3JwaGlzbTwva2V5d29yZD48L2tleXdvcmRzPjxkYXRlcz48eWVhcj4yMDE0PC95ZWFy
PjxwdWItZGF0ZXM+PGRhdGU+TWFyPC9kYXRlPjwvcHViLWRhdGVzPjwvZGF0ZXM+PGlzYm4+MTk3
Ni0yNDM3IChFbGVjdHJvbmljKSYjeEQ7MDUxMy01Nzk2IChMaW5raW5nKTwvaXNibj48YWNjZXNz
aW9uLW51bT4yNDUzMjUxNDwvYWNjZXNzaW9uLW51bT48dXJscz48cmVsYXRlZC11cmxzPjx1cmw+
aHR0cHM6Ly93d3cubmNiaS5ubG0ubmloLmdvdi9wdWJtZWQvMjQ1MzI1MTQ8L3VybD48L3JlbGF0
ZWQtdXJscz48L3VybHM+PGN1c3RvbTI+UE1DMzkzNjY0NzwvY3VzdG9tMj48ZWxlY3Ryb25pYy1y
ZXNvdXJjZS1udW0+MTAuMzM0OS95bWouMjAxNC41NS4yLjQyODwvZWxlY3Ryb25pYy1yZXNvdXJj
ZS1udW0+PC9yZWNvcmQ+PC9DaXRlPjwvRW5kTm90ZT5=
</w:fldData>
              </w:fldChar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3645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107]</w:t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3645D" w:rsidRPr="0033645D" w14:paraId="4FFDDEFA" w14:textId="77777777" w:rsidTr="001706B8">
        <w:tc>
          <w:tcPr>
            <w:tcW w:w="1394" w:type="dxa"/>
            <w:hideMark/>
          </w:tcPr>
          <w:p w14:paraId="3C08BEA5" w14:textId="77777777" w:rsidR="00596617" w:rsidRPr="0033645D" w:rsidRDefault="00596617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rs179016</w:t>
            </w:r>
          </w:p>
          <w:p w14:paraId="36869A88" w14:textId="77777777" w:rsidR="00596617" w:rsidRPr="0033645D" w:rsidRDefault="00596617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(G/C)</w:t>
            </w:r>
          </w:p>
        </w:tc>
        <w:tc>
          <w:tcPr>
            <w:tcW w:w="894" w:type="dxa"/>
            <w:hideMark/>
          </w:tcPr>
          <w:p w14:paraId="64E31E08" w14:textId="77777777" w:rsidR="00596617" w:rsidRPr="0033645D" w:rsidRDefault="00596617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Xue et al.</w:t>
            </w:r>
          </w:p>
        </w:tc>
        <w:tc>
          <w:tcPr>
            <w:tcW w:w="616" w:type="dxa"/>
            <w:hideMark/>
          </w:tcPr>
          <w:p w14:paraId="780415CF" w14:textId="77777777" w:rsidR="00596617" w:rsidRPr="0033645D" w:rsidRDefault="00596617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2015</w:t>
            </w:r>
          </w:p>
        </w:tc>
        <w:tc>
          <w:tcPr>
            <w:tcW w:w="1316" w:type="dxa"/>
          </w:tcPr>
          <w:p w14:paraId="4FC59E89" w14:textId="3A6A43FC" w:rsidR="00596617" w:rsidRPr="0033645D" w:rsidRDefault="00596617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Chinese</w:t>
            </w:r>
          </w:p>
          <w:p w14:paraId="6B5FBCD1" w14:textId="77777777" w:rsidR="00596617" w:rsidRPr="0033645D" w:rsidRDefault="00596617" w:rsidP="0088241D">
            <w:pPr>
              <w:spacing w:line="360" w:lineRule="auto"/>
              <w:ind w:firstLineChars="200" w:firstLine="40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38" w:type="dxa"/>
          </w:tcPr>
          <w:p w14:paraId="52DB8FF7" w14:textId="77777777" w:rsidR="00596617" w:rsidRPr="0033645D" w:rsidRDefault="00596617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1176</w:t>
            </w:r>
          </w:p>
        </w:tc>
        <w:tc>
          <w:tcPr>
            <w:tcW w:w="861" w:type="dxa"/>
          </w:tcPr>
          <w:p w14:paraId="4C2EE241" w14:textId="77777777" w:rsidR="00596617" w:rsidRPr="0033645D" w:rsidRDefault="00596617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1107</w:t>
            </w:r>
          </w:p>
        </w:tc>
        <w:tc>
          <w:tcPr>
            <w:tcW w:w="1079" w:type="dxa"/>
          </w:tcPr>
          <w:p w14:paraId="3DAAA431" w14:textId="77777777" w:rsidR="00596617" w:rsidRPr="0033645D" w:rsidRDefault="00596617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13.03</w:t>
            </w:r>
          </w:p>
        </w:tc>
        <w:tc>
          <w:tcPr>
            <w:tcW w:w="1815" w:type="dxa"/>
            <w:hideMark/>
          </w:tcPr>
          <w:p w14:paraId="5669B7B4" w14:textId="77777777" w:rsidR="00596617" w:rsidRPr="0033645D" w:rsidRDefault="00596617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 xml:space="preserve">HCV clearance </w:t>
            </w:r>
          </w:p>
        </w:tc>
        <w:tc>
          <w:tcPr>
            <w:tcW w:w="673" w:type="dxa"/>
            <w:hideMark/>
          </w:tcPr>
          <w:p w14:paraId="30B94E4E" w14:textId="77777777" w:rsidR="00596617" w:rsidRPr="0033645D" w:rsidRDefault="00596617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YdWU8L0F1dGhvcj48WWVhcj4yMDE1PC9ZZWFyPjxSZWNO
dW0+NDM8L1JlY051bT48RGlzcGxheVRleHQ+PHN0eWxlIGZhY2U9InN1cGVyc2NyaXB0Ij5bMTA4
XTwvc3R5bGU+PC9EaXNwbGF5VGV4dD48cmVjb3JkPjxyZWMtbnVtYmVyPjQzPC9yZWMtbnVtYmVy
Pjxmb3JlaWduLWtleXM+PGtleSBhcHA9IkVOIiBkYi1pZD0iYWZzZmV4cmU0dzJlcGVlcDU5anh4
NWVwejV4cHRwdnB4dnIyIiB0aW1lc3RhbXA9IjE2MjU2MjY1NDYiPjQzPC9rZXk+PC9mb3JlaWdu
LWtleXM+PHJlZi10eXBlIG5hbWU9IkpvdXJuYWwgQXJ0aWNsZSI+MTc8L3JlZi10eXBlPjxjb250
cmlidXRvcnM+PGF1dGhvcnM+PGF1dGhvcj5YdWUsIFguIFguPC9hdXRob3I+PGF1dGhvcj5Hb25n
LCBKLiBNLjwvYXV0aG9yPjxhdXRob3I+VGFuZywgUy4gRC48L2F1dGhvcj48YXV0aG9yPkdhbywg
Qy4gRi48L2F1dGhvcj48YXV0aG9yPldhbmcsIEouIEouPC9hdXRob3I+PGF1dGhvcj5DYWksIEwu
PC9hdXRob3I+PGF1dGhvcj5XYW5nLCBKLjwvYXV0aG9yPjxhdXRob3I+WXUsIFIuIEIuPC9hdXRo
b3I+PGF1dGhvcj5QZW5nLCBaLiBILjwvYXV0aG9yPjxhdXRob3I+RmFuLCBOLiBKLjwvYXV0aG9y
PjxhdXRob3I+V2FuZywgQy4gSi48L2F1dGhvcj48YXV0aG9yPlpodSwgSi48L2F1dGhvcj48YXV0
aG9yPlpoYW5nLCBZLjwvYXV0aG9yPjwvYXV0aG9ycz48L2NvbnRyaWJ1dG9ycz48YXV0aC1hZGRy
ZXNzPkRlcGFydG1lbnQgb2YgRXBpZGVtaW9sb2d5IGFuZCBCaW9zdGF0aXN0aWNzLCBTY2hvb2wg
b2YgUHVibGljIEhlYWx0aCwgTmFuamluZyBNZWRpY2FsIFVuaXZlcnNpdHksIE5vLiAxNDAgSGFu
emhvbmcgUm9hZCwgTmFuamluZywgMjEwMDI5LCBKaWFuZ3N1LCBDaGluYS48L2F1dGgtYWRkcmVz
cz48dGl0bGVzPjx0aXRsZT5TaW5nbGUgbnVjbGVvdGlkZSBwb2x5bW9ycGhpc21zIG9mIHRvbGwt
bGlrZSByZWNlcHRvciA3IGluIGhlcGF0aXRpcyBDIHZpcnVzIGluZmVjdGlvbiBwYXRpZW50cyBm
cm9tIGEgaGlnaC1yaXNrIGNoaW5lc2UgcG9wdWxhdGlvbjwvdGl0bGU+PHNlY29uZGFyeS10aXRs
ZT5JbmZsYW1tYXRpb248L3NlY29uZGFyeS10aXRsZT48L3RpdGxlcz48cGVyaW9kaWNhbD48ZnVs
bC10aXRsZT5JbmZsYW1tYXRpb248L2Z1bGwtdGl0bGU+PC9wZXJpb2RpY2FsPjxwYWdlcz4xNDIt
NTE8L3BhZ2VzPjx2b2x1bWU+Mzg8L3ZvbHVtZT48bnVtYmVyPjE8L251bWJlcj48ZWRpdGlvbj4y
MDE0LzA5LzE1PC9lZGl0aW9uPjxrZXl3b3Jkcz48a2V5d29yZD5BZHVsdDwva2V5d29yZD48a2V5
d29yZD5Bc2lhbiBDb250aW5lbnRhbCBBbmNlc3RyeSBHcm91cC8qZ2VuZXRpY3M8L2tleXdvcmQ+
PGtleXdvcmQ+RmVtYWxlPC9rZXl3b3JkPjxrZXl3b3JkPkdlbmV0aWMgUHJlZGlzcG9zaXRpb24g
dG8gRGlzZWFzZS8qZ2VuZXRpY3M8L2tleXdvcmQ+PGtleXdvcmQ+SGVwYWNpdmlydXMvZ2VuZXRp
Y3M8L2tleXdvcmQ+PGtleXdvcmQ+SGVwYXRpdGlzIEMvZGlhZ25vc2lzLypnZW5ldGljczwva2V5
d29yZD48a2V5d29yZD5IdW1hbnM8L2tleXdvcmQ+PGtleXdvcmQ+TWFsZTwva2V5d29yZD48a2V5
d29yZD5NaWRkbGUgQWdlZDwva2V5d29yZD48a2V5d29yZD5Qb2x5bW9ycGhpc20sIFNpbmdsZSBO
dWNsZW90aWRlLypnZW5ldGljczwva2V5d29yZD48a2V5d29yZD4qUG9wdWxhdGlvbiBTdXJ2ZWls
bGFuY2U8L2tleXdvcmQ+PGtleXdvcmQ+UmlzayBGYWN0b3JzPC9rZXl3b3JkPjxrZXl3b3JkPlNl
eCBDaGFyYWN0ZXJpc3RpY3M8L2tleXdvcmQ+PGtleXdvcmQ+VG9sbC1MaWtlIFJlY2VwdG9yIDcv
KmdlbmV0aWNzPC9rZXl3b3JkPjwva2V5d29yZHM+PGRhdGVzPjx5ZWFyPjIwMTU8L3llYXI+PHB1
Yi1kYXRlcz48ZGF0ZT5GZWI8L2RhdGU+PC9wdWItZGF0ZXM+PC9kYXRlcz48aXNibj4xNTczLTI1
NzYgKEVsZWN0cm9uaWMpJiN4RDswMzYwLTM5OTcgKExpbmtpbmcpPC9pc2JuPjxhY2Nlc3Npb24t
bnVtPjI1MjE4NjUzPC9hY2Nlc3Npb24tbnVtPjx1cmxzPjxyZWxhdGVkLXVybHM+PHVybD5odHRw
czovL3d3dy5uY2JpLm5sbS5uaWguZ292L3B1Ym1lZC8yNTIxODY1MzwvdXJsPjwvcmVsYXRlZC11
cmxzPjwvdXJscz48ZWxlY3Ryb25pYy1yZXNvdXJjZS1udW0+MTAuMTAwNy9zMTA3NTMtMDE0LTAw
MTYteDwvZWxlY3Ryb25pYy1yZXNvdXJjZS1udW0+PC9yZWNvcmQ+PC9DaXRlPjwvRW5kTm90ZT5=
</w:fldData>
              </w:fldChar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YdWU8L0F1dGhvcj48WWVhcj4yMDE1PC9ZZWFyPjxSZWNO
dW0+NDM8L1JlY051bT48RGlzcGxheVRleHQ+PHN0eWxlIGZhY2U9InN1cGVyc2NyaXB0Ij5bMTA4
XTwvc3R5bGU+PC9EaXNwbGF5VGV4dD48cmVjb3JkPjxyZWMtbnVtYmVyPjQzPC9yZWMtbnVtYmVy
Pjxmb3JlaWduLWtleXM+PGtleSBhcHA9IkVOIiBkYi1pZD0iYWZzZmV4cmU0dzJlcGVlcDU5anh4
NWVwejV4cHRwdnB4dnIyIiB0aW1lc3RhbXA9IjE2MjU2MjY1NDYiPjQzPC9rZXk+PC9mb3JlaWdu
LWtleXM+PHJlZi10eXBlIG5hbWU9IkpvdXJuYWwgQXJ0aWNsZSI+MTc8L3JlZi10eXBlPjxjb250
cmlidXRvcnM+PGF1dGhvcnM+PGF1dGhvcj5YdWUsIFguIFguPC9hdXRob3I+PGF1dGhvcj5Hb25n
LCBKLiBNLjwvYXV0aG9yPjxhdXRob3I+VGFuZywgUy4gRC48L2F1dGhvcj48YXV0aG9yPkdhbywg
Qy4gRi48L2F1dGhvcj48YXV0aG9yPldhbmcsIEouIEouPC9hdXRob3I+PGF1dGhvcj5DYWksIEwu
PC9hdXRob3I+PGF1dGhvcj5XYW5nLCBKLjwvYXV0aG9yPjxhdXRob3I+WXUsIFIuIEIuPC9hdXRo
b3I+PGF1dGhvcj5QZW5nLCBaLiBILjwvYXV0aG9yPjxhdXRob3I+RmFuLCBOLiBKLjwvYXV0aG9y
PjxhdXRob3I+V2FuZywgQy4gSi48L2F1dGhvcj48YXV0aG9yPlpodSwgSi48L2F1dGhvcj48YXV0
aG9yPlpoYW5nLCBZLjwvYXV0aG9yPjwvYXV0aG9ycz48L2NvbnRyaWJ1dG9ycz48YXV0aC1hZGRy
ZXNzPkRlcGFydG1lbnQgb2YgRXBpZGVtaW9sb2d5IGFuZCBCaW9zdGF0aXN0aWNzLCBTY2hvb2wg
b2YgUHVibGljIEhlYWx0aCwgTmFuamluZyBNZWRpY2FsIFVuaXZlcnNpdHksIE5vLiAxNDAgSGFu
emhvbmcgUm9hZCwgTmFuamluZywgMjEwMDI5LCBKaWFuZ3N1LCBDaGluYS48L2F1dGgtYWRkcmVz
cz48dGl0bGVzPjx0aXRsZT5TaW5nbGUgbnVjbGVvdGlkZSBwb2x5bW9ycGhpc21zIG9mIHRvbGwt
bGlrZSByZWNlcHRvciA3IGluIGhlcGF0aXRpcyBDIHZpcnVzIGluZmVjdGlvbiBwYXRpZW50cyBm
cm9tIGEgaGlnaC1yaXNrIGNoaW5lc2UgcG9wdWxhdGlvbjwvdGl0bGU+PHNlY29uZGFyeS10aXRs
ZT5JbmZsYW1tYXRpb248L3NlY29uZGFyeS10aXRsZT48L3RpdGxlcz48cGVyaW9kaWNhbD48ZnVs
bC10aXRsZT5JbmZsYW1tYXRpb248L2Z1bGwtdGl0bGU+PC9wZXJpb2RpY2FsPjxwYWdlcz4xNDIt
NTE8L3BhZ2VzPjx2b2x1bWU+Mzg8L3ZvbHVtZT48bnVtYmVyPjE8L251bWJlcj48ZWRpdGlvbj4y
MDE0LzA5LzE1PC9lZGl0aW9uPjxrZXl3b3Jkcz48a2V5d29yZD5BZHVsdDwva2V5d29yZD48a2V5
d29yZD5Bc2lhbiBDb250aW5lbnRhbCBBbmNlc3RyeSBHcm91cC8qZ2VuZXRpY3M8L2tleXdvcmQ+
PGtleXdvcmQ+RmVtYWxlPC9rZXl3b3JkPjxrZXl3b3JkPkdlbmV0aWMgUHJlZGlzcG9zaXRpb24g
dG8gRGlzZWFzZS8qZ2VuZXRpY3M8L2tleXdvcmQ+PGtleXdvcmQ+SGVwYWNpdmlydXMvZ2VuZXRp
Y3M8L2tleXdvcmQ+PGtleXdvcmQ+SGVwYXRpdGlzIEMvZGlhZ25vc2lzLypnZW5ldGljczwva2V5
d29yZD48a2V5d29yZD5IdW1hbnM8L2tleXdvcmQ+PGtleXdvcmQ+TWFsZTwva2V5d29yZD48a2V5
d29yZD5NaWRkbGUgQWdlZDwva2V5d29yZD48a2V5d29yZD5Qb2x5bW9ycGhpc20sIFNpbmdsZSBO
dWNsZW90aWRlLypnZW5ldGljczwva2V5d29yZD48a2V5d29yZD4qUG9wdWxhdGlvbiBTdXJ2ZWls
bGFuY2U8L2tleXdvcmQ+PGtleXdvcmQ+UmlzayBGYWN0b3JzPC9rZXl3b3JkPjxrZXl3b3JkPlNl
eCBDaGFyYWN0ZXJpc3RpY3M8L2tleXdvcmQ+PGtleXdvcmQ+VG9sbC1MaWtlIFJlY2VwdG9yIDcv
KmdlbmV0aWNzPC9rZXl3b3JkPjwva2V5d29yZHM+PGRhdGVzPjx5ZWFyPjIwMTU8L3llYXI+PHB1
Yi1kYXRlcz48ZGF0ZT5GZWI8L2RhdGU+PC9wdWItZGF0ZXM+PC9kYXRlcz48aXNibj4xNTczLTI1
NzYgKEVsZWN0cm9uaWMpJiN4RDswMzYwLTM5OTcgKExpbmtpbmcpPC9pc2JuPjxhY2Nlc3Npb24t
bnVtPjI1MjE4NjUzPC9hY2Nlc3Npb24tbnVtPjx1cmxzPjxyZWxhdGVkLXVybHM+PHVybD5odHRw
czovL3d3dy5uY2JpLm5sbS5uaWguZ292L3B1Ym1lZC8yNTIxODY1MzwvdXJsPjwvcmVsYXRlZC11
cmxzPjwvdXJscz48ZWxlY3Ryb25pYy1yZXNvdXJjZS1udW0+MTAuMTAwNy9zMTA3NTMtMDE0LTAw
MTYteDwvZWxlY3Ryb25pYy1yZXNvdXJjZS1udW0+PC9yZWNvcmQ+PC9DaXRlPjwvRW5kTm90ZT5=
</w:fldData>
              </w:fldChar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3645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108]</w:t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3645D" w:rsidRPr="0033645D" w14:paraId="190A3198" w14:textId="77777777" w:rsidTr="001706B8">
        <w:tc>
          <w:tcPr>
            <w:tcW w:w="1394" w:type="dxa"/>
            <w:tcBorders>
              <w:bottom w:val="single" w:sz="4" w:space="0" w:color="auto"/>
            </w:tcBorders>
            <w:hideMark/>
          </w:tcPr>
          <w:p w14:paraId="595FF216" w14:textId="77777777" w:rsidR="00596617" w:rsidRPr="0033645D" w:rsidRDefault="00596617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rs1634323</w:t>
            </w:r>
          </w:p>
          <w:p w14:paraId="50D72AF4" w14:textId="77777777" w:rsidR="00596617" w:rsidRPr="0033645D" w:rsidRDefault="00596617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(A/G)</w:t>
            </w:r>
          </w:p>
        </w:tc>
        <w:tc>
          <w:tcPr>
            <w:tcW w:w="894" w:type="dxa"/>
            <w:tcBorders>
              <w:bottom w:val="single" w:sz="4" w:space="0" w:color="auto"/>
            </w:tcBorders>
            <w:hideMark/>
          </w:tcPr>
          <w:p w14:paraId="6997C13C" w14:textId="77777777" w:rsidR="00596617" w:rsidRPr="0033645D" w:rsidRDefault="00596617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Xue et al.</w:t>
            </w:r>
          </w:p>
        </w:tc>
        <w:tc>
          <w:tcPr>
            <w:tcW w:w="616" w:type="dxa"/>
            <w:tcBorders>
              <w:bottom w:val="single" w:sz="4" w:space="0" w:color="auto"/>
            </w:tcBorders>
            <w:hideMark/>
          </w:tcPr>
          <w:p w14:paraId="7DDCF887" w14:textId="77777777" w:rsidR="00596617" w:rsidRPr="0033645D" w:rsidRDefault="00596617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2015</w:t>
            </w:r>
          </w:p>
        </w:tc>
        <w:tc>
          <w:tcPr>
            <w:tcW w:w="1316" w:type="dxa"/>
            <w:tcBorders>
              <w:bottom w:val="single" w:sz="4" w:space="0" w:color="auto"/>
            </w:tcBorders>
            <w:hideMark/>
          </w:tcPr>
          <w:p w14:paraId="21375C2A" w14:textId="19BEFB0F" w:rsidR="00596617" w:rsidRPr="0033645D" w:rsidRDefault="00596617" w:rsidP="0088241D">
            <w:pPr>
              <w:spacing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Chinese</w:t>
            </w:r>
          </w:p>
        </w:tc>
        <w:tc>
          <w:tcPr>
            <w:tcW w:w="638" w:type="dxa"/>
            <w:tcBorders>
              <w:bottom w:val="single" w:sz="4" w:space="0" w:color="auto"/>
            </w:tcBorders>
          </w:tcPr>
          <w:p w14:paraId="63D77A51" w14:textId="77777777" w:rsidR="00596617" w:rsidRPr="0033645D" w:rsidRDefault="00596617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1176</w:t>
            </w:r>
          </w:p>
        </w:tc>
        <w:tc>
          <w:tcPr>
            <w:tcW w:w="861" w:type="dxa"/>
            <w:tcBorders>
              <w:bottom w:val="single" w:sz="4" w:space="0" w:color="auto"/>
            </w:tcBorders>
          </w:tcPr>
          <w:p w14:paraId="5C7C6511" w14:textId="77777777" w:rsidR="00596617" w:rsidRPr="0033645D" w:rsidRDefault="00596617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1107</w:t>
            </w:r>
          </w:p>
        </w:tc>
        <w:tc>
          <w:tcPr>
            <w:tcW w:w="1079" w:type="dxa"/>
            <w:tcBorders>
              <w:bottom w:val="single" w:sz="4" w:space="0" w:color="auto"/>
            </w:tcBorders>
          </w:tcPr>
          <w:p w14:paraId="2B3E2FBE" w14:textId="77777777" w:rsidR="00596617" w:rsidRPr="0033645D" w:rsidRDefault="00596617" w:rsidP="0088241D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 w:hint="eastAsia"/>
                <w:sz w:val="20"/>
                <w:szCs w:val="20"/>
              </w:rPr>
              <w:t>3.86</w:t>
            </w:r>
          </w:p>
        </w:tc>
        <w:tc>
          <w:tcPr>
            <w:tcW w:w="1815" w:type="dxa"/>
            <w:tcBorders>
              <w:bottom w:val="single" w:sz="4" w:space="0" w:color="auto"/>
            </w:tcBorders>
            <w:hideMark/>
          </w:tcPr>
          <w:p w14:paraId="0BBA5B73" w14:textId="77777777" w:rsidR="00596617" w:rsidRPr="0033645D" w:rsidRDefault="00596617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Susceptibility to HCV infection</w:t>
            </w:r>
          </w:p>
        </w:tc>
        <w:tc>
          <w:tcPr>
            <w:tcW w:w="673" w:type="dxa"/>
            <w:tcBorders>
              <w:bottom w:val="single" w:sz="4" w:space="0" w:color="auto"/>
            </w:tcBorders>
            <w:hideMark/>
          </w:tcPr>
          <w:p w14:paraId="075312F0" w14:textId="77777777" w:rsidR="00596617" w:rsidRPr="0033645D" w:rsidRDefault="00596617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YdWU8L0F1dGhvcj48WWVhcj4yMDE1PC9ZZWFyPjxSZWNO
dW0+NDM8L1JlY051bT48RGlzcGxheVRleHQ+PHN0eWxlIGZhY2U9InN1cGVyc2NyaXB0Ij5bMTA4
XTwvc3R5bGU+PC9EaXNwbGF5VGV4dD48cmVjb3JkPjxyZWMtbnVtYmVyPjQzPC9yZWMtbnVtYmVy
Pjxmb3JlaWduLWtleXM+PGtleSBhcHA9IkVOIiBkYi1pZD0iYWZzZmV4cmU0dzJlcGVlcDU5anh4
NWVwejV4cHRwdnB4dnIyIiB0aW1lc3RhbXA9IjE2MjU2MjY1NDYiPjQzPC9rZXk+PC9mb3JlaWdu
LWtleXM+PHJlZi10eXBlIG5hbWU9IkpvdXJuYWwgQXJ0aWNsZSI+MTc8L3JlZi10eXBlPjxjb250
cmlidXRvcnM+PGF1dGhvcnM+PGF1dGhvcj5YdWUsIFguIFguPC9hdXRob3I+PGF1dGhvcj5Hb25n
LCBKLiBNLjwvYXV0aG9yPjxhdXRob3I+VGFuZywgUy4gRC48L2F1dGhvcj48YXV0aG9yPkdhbywg
Qy4gRi48L2F1dGhvcj48YXV0aG9yPldhbmcsIEouIEouPC9hdXRob3I+PGF1dGhvcj5DYWksIEwu
PC9hdXRob3I+PGF1dGhvcj5XYW5nLCBKLjwvYXV0aG9yPjxhdXRob3I+WXUsIFIuIEIuPC9hdXRo
b3I+PGF1dGhvcj5QZW5nLCBaLiBILjwvYXV0aG9yPjxhdXRob3I+RmFuLCBOLiBKLjwvYXV0aG9y
PjxhdXRob3I+V2FuZywgQy4gSi48L2F1dGhvcj48YXV0aG9yPlpodSwgSi48L2F1dGhvcj48YXV0
aG9yPlpoYW5nLCBZLjwvYXV0aG9yPjwvYXV0aG9ycz48L2NvbnRyaWJ1dG9ycz48YXV0aC1hZGRy
ZXNzPkRlcGFydG1lbnQgb2YgRXBpZGVtaW9sb2d5IGFuZCBCaW9zdGF0aXN0aWNzLCBTY2hvb2wg
b2YgUHVibGljIEhlYWx0aCwgTmFuamluZyBNZWRpY2FsIFVuaXZlcnNpdHksIE5vLiAxNDAgSGFu
emhvbmcgUm9hZCwgTmFuamluZywgMjEwMDI5LCBKaWFuZ3N1LCBDaGluYS48L2F1dGgtYWRkcmVz
cz48dGl0bGVzPjx0aXRsZT5TaW5nbGUgbnVjbGVvdGlkZSBwb2x5bW9ycGhpc21zIG9mIHRvbGwt
bGlrZSByZWNlcHRvciA3IGluIGhlcGF0aXRpcyBDIHZpcnVzIGluZmVjdGlvbiBwYXRpZW50cyBm
cm9tIGEgaGlnaC1yaXNrIGNoaW5lc2UgcG9wdWxhdGlvbjwvdGl0bGU+PHNlY29uZGFyeS10aXRs
ZT5JbmZsYW1tYXRpb248L3NlY29uZGFyeS10aXRsZT48L3RpdGxlcz48cGVyaW9kaWNhbD48ZnVs
bC10aXRsZT5JbmZsYW1tYXRpb248L2Z1bGwtdGl0bGU+PC9wZXJpb2RpY2FsPjxwYWdlcz4xNDIt
NTE8L3BhZ2VzPjx2b2x1bWU+Mzg8L3ZvbHVtZT48bnVtYmVyPjE8L251bWJlcj48ZWRpdGlvbj4y
MDE0LzA5LzE1PC9lZGl0aW9uPjxrZXl3b3Jkcz48a2V5d29yZD5BZHVsdDwva2V5d29yZD48a2V5
d29yZD5Bc2lhbiBDb250aW5lbnRhbCBBbmNlc3RyeSBHcm91cC8qZ2VuZXRpY3M8L2tleXdvcmQ+
PGtleXdvcmQ+RmVtYWxlPC9rZXl3b3JkPjxrZXl3b3JkPkdlbmV0aWMgUHJlZGlzcG9zaXRpb24g
dG8gRGlzZWFzZS8qZ2VuZXRpY3M8L2tleXdvcmQ+PGtleXdvcmQ+SGVwYWNpdmlydXMvZ2VuZXRp
Y3M8L2tleXdvcmQ+PGtleXdvcmQ+SGVwYXRpdGlzIEMvZGlhZ25vc2lzLypnZW5ldGljczwva2V5
d29yZD48a2V5d29yZD5IdW1hbnM8L2tleXdvcmQ+PGtleXdvcmQ+TWFsZTwva2V5d29yZD48a2V5
d29yZD5NaWRkbGUgQWdlZDwva2V5d29yZD48a2V5d29yZD5Qb2x5bW9ycGhpc20sIFNpbmdsZSBO
dWNsZW90aWRlLypnZW5ldGljczwva2V5d29yZD48a2V5d29yZD4qUG9wdWxhdGlvbiBTdXJ2ZWls
bGFuY2U8L2tleXdvcmQ+PGtleXdvcmQ+UmlzayBGYWN0b3JzPC9rZXl3b3JkPjxrZXl3b3JkPlNl
eCBDaGFyYWN0ZXJpc3RpY3M8L2tleXdvcmQ+PGtleXdvcmQ+VG9sbC1MaWtlIFJlY2VwdG9yIDcv
KmdlbmV0aWNzPC9rZXl3b3JkPjwva2V5d29yZHM+PGRhdGVzPjx5ZWFyPjIwMTU8L3llYXI+PHB1
Yi1kYXRlcz48ZGF0ZT5GZWI8L2RhdGU+PC9wdWItZGF0ZXM+PC9kYXRlcz48aXNibj4xNTczLTI1
NzYgKEVsZWN0cm9uaWMpJiN4RDswMzYwLTM5OTcgKExpbmtpbmcpPC9pc2JuPjxhY2Nlc3Npb24t
bnVtPjI1MjE4NjUzPC9hY2Nlc3Npb24tbnVtPjx1cmxzPjxyZWxhdGVkLXVybHM+PHVybD5odHRw
czovL3d3dy5uY2JpLm5sbS5uaWguZ292L3B1Ym1lZC8yNTIxODY1MzwvdXJsPjwvcmVsYXRlZC11
cmxzPjwvdXJscz48ZWxlY3Ryb25pYy1yZXNvdXJjZS1udW0+MTAuMTAwNy9zMTA3NTMtMDE0LTAw
MTYteDwvZWxlY3Ryb25pYy1yZXNvdXJjZS1udW0+PC9yZWNvcmQ+PC9DaXRlPjwvRW5kTm90ZT5=
</w:fldData>
              </w:fldChar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YdWU8L0F1dGhvcj48WWVhcj4yMDE1PC9ZZWFyPjxSZWNO
dW0+NDM8L1JlY051bT48RGlzcGxheVRleHQ+PHN0eWxlIGZhY2U9InN1cGVyc2NyaXB0Ij5bMTA4
XTwvc3R5bGU+PC9EaXNwbGF5VGV4dD48cmVjb3JkPjxyZWMtbnVtYmVyPjQzPC9yZWMtbnVtYmVy
Pjxmb3JlaWduLWtleXM+PGtleSBhcHA9IkVOIiBkYi1pZD0iYWZzZmV4cmU0dzJlcGVlcDU5anh4
NWVwejV4cHRwdnB4dnIyIiB0aW1lc3RhbXA9IjE2MjU2MjY1NDYiPjQzPC9rZXk+PC9mb3JlaWdu
LWtleXM+PHJlZi10eXBlIG5hbWU9IkpvdXJuYWwgQXJ0aWNsZSI+MTc8L3JlZi10eXBlPjxjb250
cmlidXRvcnM+PGF1dGhvcnM+PGF1dGhvcj5YdWUsIFguIFguPC9hdXRob3I+PGF1dGhvcj5Hb25n
LCBKLiBNLjwvYXV0aG9yPjxhdXRob3I+VGFuZywgUy4gRC48L2F1dGhvcj48YXV0aG9yPkdhbywg
Qy4gRi48L2F1dGhvcj48YXV0aG9yPldhbmcsIEouIEouPC9hdXRob3I+PGF1dGhvcj5DYWksIEwu
PC9hdXRob3I+PGF1dGhvcj5XYW5nLCBKLjwvYXV0aG9yPjxhdXRob3I+WXUsIFIuIEIuPC9hdXRo
b3I+PGF1dGhvcj5QZW5nLCBaLiBILjwvYXV0aG9yPjxhdXRob3I+RmFuLCBOLiBKLjwvYXV0aG9y
PjxhdXRob3I+V2FuZywgQy4gSi48L2F1dGhvcj48YXV0aG9yPlpodSwgSi48L2F1dGhvcj48YXV0
aG9yPlpoYW5nLCBZLjwvYXV0aG9yPjwvYXV0aG9ycz48L2NvbnRyaWJ1dG9ycz48YXV0aC1hZGRy
ZXNzPkRlcGFydG1lbnQgb2YgRXBpZGVtaW9sb2d5IGFuZCBCaW9zdGF0aXN0aWNzLCBTY2hvb2wg
b2YgUHVibGljIEhlYWx0aCwgTmFuamluZyBNZWRpY2FsIFVuaXZlcnNpdHksIE5vLiAxNDAgSGFu
emhvbmcgUm9hZCwgTmFuamluZywgMjEwMDI5LCBKaWFuZ3N1LCBDaGluYS48L2F1dGgtYWRkcmVz
cz48dGl0bGVzPjx0aXRsZT5TaW5nbGUgbnVjbGVvdGlkZSBwb2x5bW9ycGhpc21zIG9mIHRvbGwt
bGlrZSByZWNlcHRvciA3IGluIGhlcGF0aXRpcyBDIHZpcnVzIGluZmVjdGlvbiBwYXRpZW50cyBm
cm9tIGEgaGlnaC1yaXNrIGNoaW5lc2UgcG9wdWxhdGlvbjwvdGl0bGU+PHNlY29uZGFyeS10aXRs
ZT5JbmZsYW1tYXRpb248L3NlY29uZGFyeS10aXRsZT48L3RpdGxlcz48cGVyaW9kaWNhbD48ZnVs
bC10aXRsZT5JbmZsYW1tYXRpb248L2Z1bGwtdGl0bGU+PC9wZXJpb2RpY2FsPjxwYWdlcz4xNDIt
NTE8L3BhZ2VzPjx2b2x1bWU+Mzg8L3ZvbHVtZT48bnVtYmVyPjE8L251bWJlcj48ZWRpdGlvbj4y
MDE0LzA5LzE1PC9lZGl0aW9uPjxrZXl3b3Jkcz48a2V5d29yZD5BZHVsdDwva2V5d29yZD48a2V5
d29yZD5Bc2lhbiBDb250aW5lbnRhbCBBbmNlc3RyeSBHcm91cC8qZ2VuZXRpY3M8L2tleXdvcmQ+
PGtleXdvcmQ+RmVtYWxlPC9rZXl3b3JkPjxrZXl3b3JkPkdlbmV0aWMgUHJlZGlzcG9zaXRpb24g
dG8gRGlzZWFzZS8qZ2VuZXRpY3M8L2tleXdvcmQ+PGtleXdvcmQ+SGVwYWNpdmlydXMvZ2VuZXRp
Y3M8L2tleXdvcmQ+PGtleXdvcmQ+SGVwYXRpdGlzIEMvZGlhZ25vc2lzLypnZW5ldGljczwva2V5
d29yZD48a2V5d29yZD5IdW1hbnM8L2tleXdvcmQ+PGtleXdvcmQ+TWFsZTwva2V5d29yZD48a2V5
d29yZD5NaWRkbGUgQWdlZDwva2V5d29yZD48a2V5d29yZD5Qb2x5bW9ycGhpc20sIFNpbmdsZSBO
dWNsZW90aWRlLypnZW5ldGljczwva2V5d29yZD48a2V5d29yZD4qUG9wdWxhdGlvbiBTdXJ2ZWls
bGFuY2U8L2tleXdvcmQ+PGtleXdvcmQ+UmlzayBGYWN0b3JzPC9rZXl3b3JkPjxrZXl3b3JkPlNl
eCBDaGFyYWN0ZXJpc3RpY3M8L2tleXdvcmQ+PGtleXdvcmQ+VG9sbC1MaWtlIFJlY2VwdG9yIDcv
KmdlbmV0aWNzPC9rZXl3b3JkPjwva2V5d29yZHM+PGRhdGVzPjx5ZWFyPjIwMTU8L3llYXI+PHB1
Yi1kYXRlcz48ZGF0ZT5GZWI8L2RhdGU+PC9wdWItZGF0ZXM+PC9kYXRlcz48aXNibj4xNTczLTI1
NzYgKEVsZWN0cm9uaWMpJiN4RDswMzYwLTM5OTcgKExpbmtpbmcpPC9pc2JuPjxhY2Nlc3Npb24t
bnVtPjI1MjE4NjUzPC9hY2Nlc3Npb24tbnVtPjx1cmxzPjxyZWxhdGVkLXVybHM+PHVybD5odHRw
czovL3d3dy5uY2JpLm5sbS5uaWguZ292L3B1Ym1lZC8yNTIxODY1MzwvdXJsPjwvcmVsYXRlZC11
cmxzPjwvdXJscz48ZWxlY3Ryb25pYy1yZXNvdXJjZS1udW0+MTAuMTAwNy9zMTA3NTMtMDE0LTAw
MTYteDwvZWxlY3Ryb25pYy1yZXNvdXJjZS1udW0+PC9yZWNvcmQ+PC9DaXRlPjwvRW5kTm90ZT5=
</w:fldData>
              </w:fldChar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33645D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[108]</w:t>
            </w:r>
            <w:r w:rsidRPr="0033645D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33645D" w:rsidRPr="0033645D" w14:paraId="256A3A9C" w14:textId="77777777" w:rsidTr="001706B8">
        <w:tc>
          <w:tcPr>
            <w:tcW w:w="9286" w:type="dxa"/>
            <w:gridSpan w:val="9"/>
            <w:tcBorders>
              <w:top w:val="single" w:sz="4" w:space="0" w:color="auto"/>
            </w:tcBorders>
          </w:tcPr>
          <w:p w14:paraId="371D54BC" w14:textId="77777777" w:rsidR="00596617" w:rsidRPr="0033645D" w:rsidRDefault="00596617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33645D">
              <w:rPr>
                <w:rFonts w:ascii="Times New Roman" w:hAnsi="Times New Roman" w:cs="Times New Roman"/>
                <w:sz w:val="20"/>
                <w:szCs w:val="20"/>
              </w:rPr>
              <w:t>Abbreviation: MAF: minor allele frequency.</w:t>
            </w:r>
          </w:p>
          <w:p w14:paraId="7B4872D4" w14:textId="77777777" w:rsidR="00596617" w:rsidRPr="0033645D" w:rsidRDefault="00596617" w:rsidP="0088241D">
            <w:pPr>
              <w:spacing w:line="360" w:lineRule="auto"/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580DC892" w14:textId="77777777" w:rsidR="00A81A83" w:rsidRPr="00596617" w:rsidRDefault="00A81A83"/>
    <w:sectPr w:rsidR="00A81A83" w:rsidRPr="0059661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8DCD8EE" w14:textId="77777777" w:rsidR="00ED572C" w:rsidRDefault="00ED572C" w:rsidP="0033645D">
      <w:r>
        <w:separator/>
      </w:r>
    </w:p>
  </w:endnote>
  <w:endnote w:type="continuationSeparator" w:id="0">
    <w:p w14:paraId="52A4C767" w14:textId="77777777" w:rsidR="00ED572C" w:rsidRDefault="00ED572C" w:rsidP="0033645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4F42174" w14:textId="77777777" w:rsidR="00ED572C" w:rsidRDefault="00ED572C" w:rsidP="0033645D">
      <w:r>
        <w:separator/>
      </w:r>
    </w:p>
  </w:footnote>
  <w:footnote w:type="continuationSeparator" w:id="0">
    <w:p w14:paraId="2D041482" w14:textId="77777777" w:rsidR="00ED572C" w:rsidRDefault="00ED572C" w:rsidP="0033645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96617"/>
    <w:rsid w:val="001706B8"/>
    <w:rsid w:val="0033645D"/>
    <w:rsid w:val="00596617"/>
    <w:rsid w:val="00A81A83"/>
    <w:rsid w:val="00ED57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7FBAB3A"/>
  <w15:chartTrackingRefBased/>
  <w15:docId w15:val="{74BD6C41-3BCC-4E4C-A7EF-8AA1A0AD08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96617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59661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a5"/>
    <w:uiPriority w:val="99"/>
    <w:unhideWhenUsed/>
    <w:rsid w:val="0033645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33645D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33645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33645D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152</Words>
  <Characters>868</Characters>
  <Application>Microsoft Office Word</Application>
  <DocSecurity>0</DocSecurity>
  <Lines>7</Lines>
  <Paragraphs>2</Paragraphs>
  <ScaleCrop>false</ScaleCrop>
  <Company/>
  <LinksUpToDate>false</LinksUpToDate>
  <CharactersWithSpaces>10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许 亚鑫</dc:creator>
  <cp:keywords/>
  <dc:description/>
  <cp:lastModifiedBy>许 亚鑫</cp:lastModifiedBy>
  <cp:revision>3</cp:revision>
  <dcterms:created xsi:type="dcterms:W3CDTF">2022-01-21T08:47:00Z</dcterms:created>
  <dcterms:modified xsi:type="dcterms:W3CDTF">2022-03-22T05:08:00Z</dcterms:modified>
</cp:coreProperties>
</file>